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054F3D" w:rsidP="002B54B7">
      <w:pPr>
        <w:spacing w:line="360" w:lineRule="auto"/>
        <w:rPr>
          <w:lang w:val="en-US"/>
        </w:rPr>
      </w:pPr>
      <w:r w:rsidRPr="00054F3D">
        <w:rPr>
          <w:noProof/>
          <w14:ligatures w14:val="standardContextual"/>
        </w:rPr>
        <w:pict w14:anchorId="2B3243F8">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054F3D" w:rsidP="002B54B7">
      <w:pPr>
        <w:spacing w:line="360" w:lineRule="auto"/>
      </w:pPr>
      <w:r w:rsidRPr="00054F3D">
        <w:rPr>
          <w:noProof/>
          <w14:ligatures w14:val="standardContextual"/>
        </w:rPr>
        <w:pict w14:anchorId="00F2CA54">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054F3D" w:rsidRPr="00054F3D">
        <w:rPr>
          <w:noProof/>
          <w14:ligatures w14:val="standardContextual"/>
        </w:rPr>
        <w:pict w14:anchorId="35011305">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9"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5D2A4AF">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054F3D" w:rsidP="002B54B7">
      <w:pPr>
        <w:spacing w:line="360" w:lineRule="auto"/>
        <w:rPr>
          <w:lang w:val="en-US"/>
        </w:rPr>
      </w:pPr>
      <w:r w:rsidRPr="00054F3D">
        <w:rPr>
          <w:noProof/>
          <w14:ligatures w14:val="standardContextual"/>
        </w:rPr>
        <w:pict w14:anchorId="58A41B7D">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lastRenderedPageBreak/>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054F3D" w:rsidP="002B54B7">
      <w:pPr>
        <w:spacing w:line="360" w:lineRule="auto"/>
        <w:rPr>
          <w:lang w:val="en-US"/>
        </w:rPr>
      </w:pPr>
      <w:r w:rsidRPr="00054F3D">
        <w:rPr>
          <w:noProof/>
          <w14:ligatures w14:val="standardContextual"/>
        </w:rPr>
        <w:pict w14:anchorId="34BB0DE2">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072F3266" w14:textId="22BABAEE" w:rsidR="00B94A5A" w:rsidRPr="00B94A5A" w:rsidRDefault="00DA39A6" w:rsidP="008F3EEF">
      <w:pPr>
        <w:pStyle w:val="Heading2"/>
        <w:spacing w:before="120" w:after="120" w:line="360" w:lineRule="auto"/>
      </w:pPr>
      <w:r>
        <w:t>Layered Architecture Diagram</w:t>
      </w: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E55254" w14:textId="1F3BC517" w:rsidR="00801194" w:rsidRPr="00801194" w:rsidRDefault="00801194" w:rsidP="0032166A">
      <w:pPr>
        <w:pStyle w:val="Heading2"/>
        <w:spacing w:before="120" w:after="120" w:line="360" w:lineRule="auto"/>
      </w:pPr>
      <w:r>
        <w:lastRenderedPageBreak/>
        <w:t>Research Design</w:t>
      </w: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2227B39" w14:textId="094D5FF9" w:rsidR="00200FBC" w:rsidRDefault="00801194" w:rsidP="002B54B7">
      <w:pPr>
        <w:spacing w:line="360" w:lineRule="auto"/>
      </w:pPr>
      <w:r>
        <w:t xml:space="preserve">The above research design diagram shows how the research will progress from the start to the end. </w:t>
      </w:r>
    </w:p>
    <w:p w14:paraId="3803813D" w14:textId="77777777" w:rsidR="004F7BBB" w:rsidRPr="004F7BBB" w:rsidRDefault="004F7BBB" w:rsidP="002B54B7">
      <w:pPr>
        <w:spacing w:line="360" w:lineRule="auto"/>
      </w:pPr>
    </w:p>
    <w:p w14:paraId="1C5E5B0D" w14:textId="310A8FED" w:rsidR="00801194" w:rsidRDefault="00801194" w:rsidP="009A6A42">
      <w:pPr>
        <w:pStyle w:val="Heading3"/>
        <w:spacing w:before="120" w:after="120" w:line="360" w:lineRule="auto"/>
      </w:pPr>
      <w:r>
        <w:t>Step 1: Exploration, Problem Identification, and Defining the Research Aim</w:t>
      </w: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0CE63395" w14:textId="504AA3F9" w:rsidR="00801194" w:rsidRDefault="00801194" w:rsidP="00081982">
      <w:pPr>
        <w:pStyle w:val="Heading3"/>
        <w:spacing w:before="240" w:after="120" w:line="360" w:lineRule="auto"/>
      </w:pPr>
      <w:r>
        <w:t>Step 2: Stakeholder Analysis (Preparation, Question Design, and Expert Interviews)</w:t>
      </w: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3C3269C5" w14:textId="5A8173A7" w:rsidR="00801194" w:rsidRDefault="00801194" w:rsidP="00081982">
      <w:pPr>
        <w:pStyle w:val="Heading3"/>
        <w:spacing w:before="240" w:after="120" w:line="360" w:lineRule="auto"/>
      </w:pPr>
      <w:r>
        <w:t>Step 3: Dataset Examination (Identification of Input Fields)</w:t>
      </w: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2B54B7">
      <w:pPr>
        <w:spacing w:line="360" w:lineRule="auto"/>
      </w:pPr>
    </w:p>
    <w:p w14:paraId="6DA17821" w14:textId="333EB299" w:rsidR="00801194" w:rsidRDefault="00801194" w:rsidP="00081982">
      <w:pPr>
        <w:pStyle w:val="Heading3"/>
        <w:spacing w:before="240" w:after="120" w:line="360" w:lineRule="auto"/>
      </w:pPr>
      <w:r>
        <w:lastRenderedPageBreak/>
        <w:t>Step 4: Requirements, Use Cases, and Prioritisation</w:t>
      </w: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151754D9" w14:textId="1C1F01BE" w:rsidR="00801194" w:rsidRDefault="00801194" w:rsidP="006B397C">
      <w:pPr>
        <w:pStyle w:val="Heading3"/>
        <w:spacing w:before="240" w:after="120" w:line="360" w:lineRule="auto"/>
      </w:pPr>
      <w:r>
        <w:t>Step 5: Design the Experimental Structure (Baseline vs XAI)</w:t>
      </w: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353C9DE6" w14:textId="6C929B2E" w:rsidR="00801194" w:rsidRDefault="00801194" w:rsidP="006B397C">
      <w:pPr>
        <w:pStyle w:val="Heading3"/>
        <w:spacing w:before="240" w:after="120" w:line="360" w:lineRule="auto"/>
      </w:pPr>
      <w:r>
        <w:t>Step 6: Prototype Development</w:t>
      </w: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4EF08DDC" w14:textId="4F5826A6" w:rsidR="00801194" w:rsidRDefault="00801194" w:rsidP="006B397C">
      <w:pPr>
        <w:pStyle w:val="Heading3"/>
        <w:spacing w:before="240" w:after="120" w:line="360" w:lineRule="auto"/>
      </w:pPr>
      <w:r>
        <w:t>Step 7: Perform Testing (Developer Testing, Regression Testing)</w:t>
      </w: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5B94CDB5" w14:textId="03CFA093" w:rsidR="00801194" w:rsidRDefault="00801194" w:rsidP="006B397C">
      <w:pPr>
        <w:pStyle w:val="Heading3"/>
        <w:spacing w:before="240" w:after="120" w:line="360" w:lineRule="auto"/>
      </w:pPr>
      <w:r>
        <w:t>Step 8: Deploy Prototype for User Data Collection</w:t>
      </w: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CCC3F0E" w14:textId="4F4FDAF4" w:rsidR="00801194" w:rsidRDefault="00801194" w:rsidP="006B397C">
      <w:pPr>
        <w:pStyle w:val="Heading3"/>
        <w:spacing w:before="240" w:after="120" w:line="360" w:lineRule="auto"/>
      </w:pPr>
      <w:r>
        <w:t>Step 9: Collect Trust Survey Data and Evaluate</w:t>
      </w: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AECA27A" w14:textId="458F9B48" w:rsidR="00801194" w:rsidRDefault="00801194" w:rsidP="006B397C">
      <w:pPr>
        <w:pStyle w:val="Heading3"/>
        <w:spacing w:before="240" w:after="120" w:line="360" w:lineRule="auto"/>
      </w:pPr>
      <w:r>
        <w:t>Step 10:  Answer Research Question</w:t>
      </w: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t>ER Diagram</w:t>
      </w:r>
    </w:p>
    <w:p w14:paraId="284DE0F6" w14:textId="77777777" w:rsidR="007031A1" w:rsidRPr="007031A1" w:rsidRDefault="007031A1" w:rsidP="002B54B7">
      <w:pPr>
        <w:spacing w:line="360" w:lineRule="auto"/>
      </w:pPr>
    </w:p>
    <w:p w14:paraId="0DE34AD6" w14:textId="4CABF1B2" w:rsidR="007031A1" w:rsidRDefault="007031A1" w:rsidP="006B397C">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1A86F4C">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4BD58FE6" w14:textId="6888021C" w:rsidR="00A34F9F" w:rsidRDefault="00A34F9F" w:rsidP="002B54B7">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75F8F358" w14:textId="44C5CF9A" w:rsidR="003823A0" w:rsidRPr="000A4A19" w:rsidRDefault="003823A0" w:rsidP="000A4A19">
      <w:pPr>
        <w:pStyle w:val="Heading2"/>
        <w:spacing w:before="120" w:after="120" w:line="360" w:lineRule="auto"/>
      </w:pPr>
      <w:r>
        <w:t>Package Diagram</w:t>
      </w: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71ED1F51" w14:textId="0C1A57F0"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ED4CE4">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ED4CE4">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ED4CE4">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2B54B7">
      <w:pPr>
        <w:pStyle w:val="Heading2"/>
        <w:spacing w:before="120" w:after="120" w:line="360" w:lineRule="auto"/>
      </w:pPr>
    </w:p>
    <w:p w14:paraId="72267483" w14:textId="3FC6CB84" w:rsidR="00F463A1" w:rsidRDefault="00F463A1" w:rsidP="002B54B7">
      <w:pPr>
        <w:pStyle w:val="Heading2"/>
        <w:spacing w:before="120" w:after="120" w:line="360" w:lineRule="auto"/>
      </w:pPr>
      <w:r>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7A4011C4" w14:textId="78B79E70" w:rsidR="00A34F9F" w:rsidRPr="006B53BD" w:rsidRDefault="00F463A1" w:rsidP="002B54B7">
      <w:pPr>
        <w:spacing w:line="360" w:lineRule="auto"/>
      </w:pPr>
      <w:r>
        <w:rPr>
          <w:b/>
          <w:bCs/>
        </w:rPr>
        <w:t>Step 1</w:t>
      </w:r>
    </w:p>
    <w:p w14:paraId="29191DA3" w14:textId="5F1684F0" w:rsidR="00F463A1" w:rsidRDefault="00F463A1" w:rsidP="006B53BD">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4DD50033">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17B2B011" w14:textId="3746266C" w:rsidR="00F463A1" w:rsidRPr="006B53BD" w:rsidRDefault="00F463A1" w:rsidP="002B54B7">
      <w:pPr>
        <w:spacing w:line="360" w:lineRule="auto"/>
      </w:pPr>
      <w:r>
        <w:rPr>
          <w:b/>
          <w:bCs/>
        </w:rPr>
        <w:t>Step 2</w:t>
      </w:r>
    </w:p>
    <w:p w14:paraId="05A8DD52" w14:textId="5E482438" w:rsidR="00F463A1" w:rsidRDefault="00F463A1" w:rsidP="006B53BD">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6BE51149">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C346281" w14:textId="3CD955A6" w:rsidR="00F463A1" w:rsidRPr="006B53BD" w:rsidRDefault="00F463A1" w:rsidP="002B54B7">
      <w:pPr>
        <w:spacing w:line="360" w:lineRule="auto"/>
      </w:pPr>
      <w:r>
        <w:rPr>
          <w:b/>
          <w:bCs/>
        </w:rPr>
        <w:t>Step 3</w:t>
      </w:r>
    </w:p>
    <w:p w14:paraId="4BBE176A" w14:textId="530ABD21" w:rsidR="00F463A1" w:rsidRDefault="00F463A1" w:rsidP="006B53BD">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62D1E02">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099EB028" w14:textId="193CE11E" w:rsidR="00F463A1" w:rsidRPr="006B53BD" w:rsidRDefault="00F463A1" w:rsidP="002B54B7">
      <w:pPr>
        <w:spacing w:line="360" w:lineRule="auto"/>
      </w:pPr>
      <w:r>
        <w:rPr>
          <w:b/>
          <w:bCs/>
        </w:rPr>
        <w:t>Step 4</w:t>
      </w:r>
    </w:p>
    <w:p w14:paraId="78FC16F6" w14:textId="394B4E0C" w:rsidR="00F463A1" w:rsidRDefault="00F463A1" w:rsidP="006B53BD">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BB33CB7">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04154F8D" w14:textId="67FC51F8" w:rsidR="00F463A1" w:rsidRPr="006B53BD" w:rsidRDefault="00F463A1" w:rsidP="002B54B7">
      <w:pPr>
        <w:spacing w:line="360" w:lineRule="auto"/>
      </w:pPr>
      <w:r>
        <w:rPr>
          <w:b/>
          <w:bCs/>
        </w:rPr>
        <w:t>Step 5</w:t>
      </w:r>
    </w:p>
    <w:p w14:paraId="4E99BA80" w14:textId="43D47248" w:rsidR="00F463A1" w:rsidRDefault="00F463A1" w:rsidP="006B53BD">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4FE267C1">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00AB43E3" w14:textId="48C84E55" w:rsidR="00F463A1" w:rsidRDefault="00F463A1" w:rsidP="00534DA7">
      <w:pPr>
        <w:pStyle w:val="Heading3"/>
        <w:spacing w:before="120" w:after="120" w:line="360" w:lineRule="auto"/>
      </w:pPr>
      <w:r>
        <w:lastRenderedPageBreak/>
        <w:t>Chat Screen (Input / Result Screen)</w:t>
      </w: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C853ED">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BD6E74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2B54B7">
      <w:pPr>
        <w:spacing w:line="360" w:lineRule="auto"/>
        <w:rPr>
          <w:lang w:val="en-US"/>
        </w:rPr>
      </w:pPr>
    </w:p>
    <w:p w14:paraId="4356395D" w14:textId="5DE389A3" w:rsidR="00D51F06" w:rsidRDefault="00054F3D" w:rsidP="002B54B7">
      <w:pPr>
        <w:spacing w:line="360" w:lineRule="auto"/>
        <w:rPr>
          <w:lang w:val="en-US"/>
        </w:rPr>
      </w:pPr>
      <w:r w:rsidRPr="00054F3D">
        <w:rPr>
          <w:noProof/>
          <w14:ligatures w14:val="standardContextual"/>
        </w:rPr>
        <w:pict w14:anchorId="0C76520D">
          <v:rect id="_x0000_i1029" alt="" style="width:451.3pt;height:.05pt;mso-width-percent:0;mso-height-percent:0;mso-width-percent:0;mso-height-percent:0" o:hralign="center" o:hrstd="t" o:hr="t" fillcolor="#a0a0a0" stroked="f"/>
        </w:pict>
      </w:r>
    </w:p>
    <w:p w14:paraId="74791607" w14:textId="5B5A16DB" w:rsidR="00BB4738" w:rsidRDefault="00434B25" w:rsidP="002B54B7">
      <w:pPr>
        <w:pStyle w:val="Heading1"/>
        <w:spacing w:line="360" w:lineRule="auto"/>
        <w:rPr>
          <w:lang w:val="en-US"/>
        </w:rPr>
      </w:pPr>
      <w:r>
        <w:rPr>
          <w:lang w:val="en-US"/>
        </w:rPr>
        <w:t>Chapter 6 – Implementation</w:t>
      </w:r>
    </w:p>
    <w:p w14:paraId="355402AE" w14:textId="77777777" w:rsidR="00D14AB5" w:rsidRPr="00D14AB5" w:rsidRDefault="00D14AB5" w:rsidP="002B54B7">
      <w:pPr>
        <w:spacing w:line="360" w:lineRule="auto"/>
        <w:rPr>
          <w:lang w:val="en-US"/>
        </w:rPr>
      </w:pP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740FE2FE" w14:textId="77777777" w:rsidR="00434B25" w:rsidRDefault="00434B25" w:rsidP="002B54B7">
      <w:pPr>
        <w:pStyle w:val="Heading2"/>
        <w:spacing w:line="360" w:lineRule="auto"/>
      </w:pPr>
      <w:r w:rsidRPr="00434B25">
        <w:t>6.1 Justification of the Software Development Methodology</w:t>
      </w:r>
    </w:p>
    <w:p w14:paraId="228E26DC" w14:textId="77777777" w:rsidR="00D14AB5" w:rsidRPr="00D14AB5" w:rsidRDefault="00D14AB5" w:rsidP="002B54B7">
      <w:pPr>
        <w:spacing w:line="360" w:lineRule="auto"/>
      </w:pP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15352627" w14:textId="77777777" w:rsidR="00434B25" w:rsidRPr="00434B25" w:rsidRDefault="00434B25" w:rsidP="002B54B7">
      <w:pPr>
        <w:pStyle w:val="Heading2"/>
        <w:spacing w:line="360" w:lineRule="auto"/>
      </w:pPr>
      <w:r w:rsidRPr="00434B25">
        <w:t>6.2 Steps Taken to Create and Select the Model</w:t>
      </w:r>
    </w:p>
    <w:p w14:paraId="33056542" w14:textId="77777777" w:rsidR="00434B25" w:rsidRDefault="00434B25" w:rsidP="002B54B7">
      <w:pPr>
        <w:spacing w:line="360" w:lineRule="auto"/>
      </w:pP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lastRenderedPageBreak/>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2B54B7">
      <w:pPr>
        <w:spacing w:before="120" w:after="120" w:line="360" w:lineRule="auto"/>
      </w:pPr>
      <w:r w:rsidRPr="00434B25">
        <w:rPr>
          <w:noProof/>
        </w:rPr>
        <w:lastRenderedPageBreak/>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8"/>
                    <a:stretch>
                      <a:fillRect/>
                    </a:stretch>
                  </pic:blipFill>
                  <pic:spPr>
                    <a:xfrm>
                      <a:off x="0" y="0"/>
                      <a:ext cx="5731510" cy="4678045"/>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lastRenderedPageBreak/>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lastRenderedPageBreak/>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2B54B7">
      <w:pPr>
        <w:spacing w:line="360" w:lineRule="auto"/>
      </w:pPr>
      <w:r w:rsidRPr="00042A17">
        <w:rPr>
          <w:noProof/>
        </w:rPr>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9"/>
                    <a:stretch>
                      <a:fillRect/>
                    </a:stretch>
                  </pic:blipFill>
                  <pic:spPr>
                    <a:xfrm>
                      <a:off x="0" y="0"/>
                      <a:ext cx="5731510" cy="4589145"/>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lastRenderedPageBreak/>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10E19E9D" w14:textId="0D21B3F8" w:rsidR="002C2F46" w:rsidRDefault="00C91B37" w:rsidP="002B54B7">
      <w:pPr>
        <w:spacing w:line="360" w:lineRule="auto"/>
      </w:pPr>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0"/>
                    <a:stretch>
                      <a:fillRect/>
                    </a:stretch>
                  </pic:blipFill>
                  <pic:spPr>
                    <a:xfrm>
                      <a:off x="0" y="0"/>
                      <a:ext cx="5731510" cy="7713980"/>
                    </a:xfrm>
                    <a:prstGeom prst="rect">
                      <a:avLst/>
                    </a:prstGeom>
                  </pic:spPr>
                </pic:pic>
              </a:graphicData>
            </a:graphic>
          </wp:inline>
        </w:drawing>
      </w:r>
    </w:p>
    <w:p w14:paraId="52F5D1C6" w14:textId="77777777" w:rsidR="00C91B37" w:rsidRDefault="00C91B37" w:rsidP="002B54B7">
      <w:pPr>
        <w:spacing w:line="360" w:lineRule="auto"/>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lastRenderedPageBreak/>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41FDC50D" w14:textId="3F7D61FC" w:rsidR="000A5969" w:rsidRDefault="00E0799B" w:rsidP="002B54B7">
      <w:pPr>
        <w:pStyle w:val="Heading5"/>
        <w:spacing w:line="360" w:lineRule="auto"/>
      </w:pPr>
      <w:r>
        <w:lastRenderedPageBreak/>
        <w:t>Summary of Box Plots</w:t>
      </w:r>
    </w:p>
    <w:p w14:paraId="6908F20D" w14:textId="77777777" w:rsidR="00D77253" w:rsidRPr="00D77253" w:rsidRDefault="00D77253" w:rsidP="002B54B7">
      <w:pPr>
        <w:spacing w:line="360" w:lineRule="auto"/>
      </w:pP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7034DEDB" w14:textId="56AC09B2" w:rsidR="002C2F46" w:rsidRDefault="00C60FE5" w:rsidP="002B54B7">
      <w:pPr>
        <w:pStyle w:val="Heading4"/>
        <w:spacing w:line="360" w:lineRule="auto"/>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B54B7">
      <w:pPr>
        <w:spacing w:line="360" w:lineRule="auto"/>
      </w:pP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68E2756E" w14:textId="1BF59299" w:rsidR="002C2F46" w:rsidRDefault="001B1BB7" w:rsidP="002B54B7">
      <w:pPr>
        <w:pStyle w:val="Heading4"/>
        <w:spacing w:line="360" w:lineRule="auto"/>
      </w:pPr>
      <w:r>
        <w:t xml:space="preserve">Step </w:t>
      </w:r>
      <w:r w:rsidR="00C60FE5">
        <w:t>8</w:t>
      </w:r>
      <w:r>
        <w:t xml:space="preserve"> - </w:t>
      </w:r>
      <w:r w:rsidR="002C2F46">
        <w:t>Log Transformation for Skewed Features</w:t>
      </w:r>
    </w:p>
    <w:p w14:paraId="118A6F31" w14:textId="77777777" w:rsidR="006C3C72" w:rsidRDefault="006C3C72" w:rsidP="002B54B7">
      <w:pPr>
        <w:spacing w:line="360" w:lineRule="auto"/>
      </w:pP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lastRenderedPageBreak/>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29B6EFAD" w14:textId="28587E21" w:rsidR="002C2F46" w:rsidRDefault="00785F6D" w:rsidP="002B54B7">
      <w:pPr>
        <w:pStyle w:val="Heading4"/>
        <w:spacing w:line="360" w:lineRule="auto"/>
      </w:pPr>
      <w:r>
        <w:t xml:space="preserve">Step </w:t>
      </w:r>
      <w:r w:rsidR="00E74D89">
        <w:t>9</w:t>
      </w:r>
      <w:r>
        <w:t xml:space="preserve"> - </w:t>
      </w:r>
      <w:r w:rsidR="002C2F46">
        <w:t>Recheck Statistical Summary</w:t>
      </w:r>
    </w:p>
    <w:p w14:paraId="17C8129F" w14:textId="77777777" w:rsidR="002C2F46" w:rsidRPr="002C2F46" w:rsidRDefault="002C2F46" w:rsidP="002B54B7">
      <w:pPr>
        <w:spacing w:line="360" w:lineRule="auto"/>
      </w:pP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0D474FD8" w14:textId="77777777" w:rsidR="002C2F46" w:rsidRDefault="002C2F46" w:rsidP="002B54B7">
      <w:pPr>
        <w:pStyle w:val="Heading4"/>
        <w:spacing w:line="360" w:lineRule="auto"/>
      </w:pPr>
      <w:r>
        <w:t>Validation Summary</w:t>
      </w:r>
    </w:p>
    <w:p w14:paraId="457A0174" w14:textId="77777777" w:rsidR="00D77253" w:rsidRPr="00D77253" w:rsidRDefault="00D77253" w:rsidP="002B54B7">
      <w:pPr>
        <w:spacing w:line="360" w:lineRule="auto"/>
      </w:pP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6C8148ED" w14:textId="77777777" w:rsidR="00677236" w:rsidRDefault="00677236" w:rsidP="002B54B7">
      <w:pPr>
        <w:pStyle w:val="Heading3"/>
        <w:spacing w:line="360" w:lineRule="auto"/>
      </w:pPr>
      <w:r w:rsidRPr="00677236">
        <w:t>6.2.4 Feature Engineering</w:t>
      </w:r>
    </w:p>
    <w:p w14:paraId="523AF28D" w14:textId="77777777" w:rsidR="00D77253" w:rsidRPr="00D77253" w:rsidRDefault="00D77253" w:rsidP="002B54B7">
      <w:pPr>
        <w:spacing w:line="360" w:lineRule="auto"/>
      </w:pP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08CF109C" w14:textId="65037ED4" w:rsidR="00677236" w:rsidRDefault="00677236" w:rsidP="002B54B7">
      <w:pPr>
        <w:pStyle w:val="Heading4"/>
        <w:spacing w:line="360" w:lineRule="auto"/>
      </w:pPr>
      <w:r w:rsidRPr="00677236">
        <w:t xml:space="preserve">Step 1 </w:t>
      </w:r>
      <w:r w:rsidR="00D77253">
        <w:t>-</w:t>
      </w:r>
      <w:r w:rsidRPr="00677236">
        <w:t xml:space="preserve"> Create Derived Financial Ratios</w:t>
      </w:r>
    </w:p>
    <w:p w14:paraId="179C06AB" w14:textId="77777777" w:rsidR="00677236" w:rsidRPr="00677236" w:rsidRDefault="00677236" w:rsidP="002B54B7">
      <w:pPr>
        <w:spacing w:line="360" w:lineRule="auto"/>
      </w:pP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lastRenderedPageBreak/>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47B3D91B" w14:textId="25536036" w:rsidR="00677236" w:rsidRPr="00677236" w:rsidRDefault="00677236" w:rsidP="002B54B7">
      <w:pPr>
        <w:pStyle w:val="Heading4"/>
        <w:spacing w:line="360" w:lineRule="auto"/>
      </w:pPr>
      <w:r w:rsidRPr="00677236">
        <w:lastRenderedPageBreak/>
        <w:t xml:space="preserve">Step 2 </w:t>
      </w:r>
      <w:r w:rsidR="00D77253">
        <w:t>-</w:t>
      </w:r>
      <w:r w:rsidRPr="00677236">
        <w:t xml:space="preserve"> Handle Infinite or Missing Values in Ratios</w:t>
      </w:r>
    </w:p>
    <w:p w14:paraId="599CB52D" w14:textId="77777777" w:rsidR="00677236" w:rsidRPr="00677236" w:rsidRDefault="00677236" w:rsidP="002B54B7">
      <w:pPr>
        <w:spacing w:line="360" w:lineRule="auto"/>
      </w:pP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4A347462" w14:textId="47E4BD35" w:rsidR="00677236" w:rsidRPr="00677236" w:rsidRDefault="00677236" w:rsidP="002B54B7">
      <w:pPr>
        <w:pStyle w:val="Heading4"/>
        <w:spacing w:line="360" w:lineRule="auto"/>
      </w:pPr>
      <w:r w:rsidRPr="00677236">
        <w:t xml:space="preserve">Step 3 </w:t>
      </w:r>
      <w:r w:rsidR="00541164">
        <w:t>-</w:t>
      </w:r>
      <w:r w:rsidRPr="00677236">
        <w:t xml:space="preserve"> Convert CIBIL Score into Categories</w:t>
      </w:r>
    </w:p>
    <w:p w14:paraId="5961C112" w14:textId="77777777" w:rsidR="00677236" w:rsidRPr="00677236" w:rsidRDefault="00677236" w:rsidP="002B54B7">
      <w:pPr>
        <w:spacing w:line="360" w:lineRule="auto"/>
      </w:pP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lastRenderedPageBreak/>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A6DF6D8" w14:textId="615DE7F3" w:rsidR="00677236" w:rsidRDefault="00677236" w:rsidP="002B54B7">
      <w:pPr>
        <w:pStyle w:val="Heading4"/>
        <w:spacing w:line="360" w:lineRule="auto"/>
      </w:pPr>
      <w:r w:rsidRPr="00677236">
        <w:t xml:space="preserve">Step 4 </w:t>
      </w:r>
      <w:r w:rsidR="00E12DF8">
        <w:t>-</w:t>
      </w:r>
      <w:r w:rsidRPr="00677236">
        <w:t xml:space="preserve"> Validate Newly Created Features</w:t>
      </w:r>
    </w:p>
    <w:p w14:paraId="6B6C0CF5" w14:textId="77777777" w:rsidR="003F2D00" w:rsidRDefault="003F2D00" w:rsidP="002B54B7">
      <w:pPr>
        <w:spacing w:line="360" w:lineRule="auto"/>
      </w:pP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560B25BF" w14:textId="69F69271" w:rsidR="00677236" w:rsidRPr="00677236" w:rsidRDefault="00677236" w:rsidP="002B54B7">
      <w:pPr>
        <w:pStyle w:val="Heading4"/>
        <w:spacing w:line="360" w:lineRule="auto"/>
      </w:pPr>
      <w:r w:rsidRPr="00677236">
        <w:t xml:space="preserve">Step 5 </w:t>
      </w:r>
      <w:r w:rsidR="00423E99">
        <w:t>-</w:t>
      </w:r>
      <w:r w:rsidRPr="00677236">
        <w:t xml:space="preserve"> Correlation Review of Engineered Features</w:t>
      </w:r>
    </w:p>
    <w:p w14:paraId="04B3E4AF" w14:textId="77777777" w:rsidR="00677236" w:rsidRPr="00677236" w:rsidRDefault="00677236" w:rsidP="002B54B7">
      <w:pPr>
        <w:spacing w:line="360" w:lineRule="auto"/>
      </w:pP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2B54B7">
      <w:pPr>
        <w:spacing w:line="360" w:lineRule="auto"/>
      </w:pPr>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57CB0D9F" w14:textId="77777777" w:rsidR="00677236" w:rsidRPr="00677236" w:rsidRDefault="00677236" w:rsidP="002B54B7">
      <w:pPr>
        <w:pStyle w:val="Heading5"/>
        <w:spacing w:line="360" w:lineRule="auto"/>
      </w:pPr>
      <w:r w:rsidRPr="00677236">
        <w:t>debt_to_income_ratio</w:t>
      </w:r>
    </w:p>
    <w:p w14:paraId="23D67C7B" w14:textId="77777777" w:rsidR="00677236" w:rsidRPr="00677236" w:rsidRDefault="00677236" w:rsidP="002B54B7">
      <w:pPr>
        <w:spacing w:line="360" w:lineRule="auto"/>
      </w:pPr>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2B54B7">
      <w:pPr>
        <w:spacing w:line="360" w:lineRule="auto"/>
      </w:pPr>
    </w:p>
    <w:p w14:paraId="1A2195DD" w14:textId="77777777" w:rsidR="00677236" w:rsidRPr="00677236" w:rsidRDefault="00677236" w:rsidP="002B54B7">
      <w:pPr>
        <w:pStyle w:val="Heading5"/>
        <w:spacing w:line="360" w:lineRule="auto"/>
      </w:pPr>
      <w:r w:rsidRPr="00677236">
        <w:t>total_asset_value</w:t>
      </w:r>
    </w:p>
    <w:p w14:paraId="157F07E5" w14:textId="77777777" w:rsidR="00677236" w:rsidRPr="00677236" w:rsidRDefault="00677236" w:rsidP="002B54B7">
      <w:pPr>
        <w:spacing w:line="360" w:lineRule="auto"/>
      </w:pPr>
    </w:p>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 xml:space="preserve">through shared dependence on loan amount. It also </w:t>
      </w:r>
      <w:r w:rsidRPr="00677236">
        <w:rPr>
          <w:i/>
          <w:iCs/>
        </w:rPr>
        <w:lastRenderedPageBreak/>
        <w:t>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6D929CE6" w14:textId="05C4965E" w:rsidR="00677236" w:rsidRPr="00677236" w:rsidRDefault="00677236" w:rsidP="002B54B7">
      <w:pPr>
        <w:pStyle w:val="Heading4"/>
        <w:spacing w:line="360" w:lineRule="auto"/>
      </w:pPr>
      <w:r w:rsidRPr="00677236">
        <w:t>Summary</w:t>
      </w:r>
      <w:r w:rsidR="001F6CD5">
        <w:t xml:space="preserve"> of Feature Engineering</w:t>
      </w:r>
    </w:p>
    <w:p w14:paraId="2C9A1812" w14:textId="77777777" w:rsidR="00677236" w:rsidRPr="00677236" w:rsidRDefault="00677236" w:rsidP="002B54B7">
      <w:pPr>
        <w:spacing w:line="360" w:lineRule="auto"/>
      </w:pPr>
    </w:p>
    <w:p w14:paraId="2E9A2F66" w14:textId="77777777" w:rsidR="00677236" w:rsidRPr="00677236" w:rsidRDefault="00677236" w:rsidP="002B54B7">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30DAE511" w14:textId="48DCFD0F" w:rsidR="00C60FE5" w:rsidRDefault="00C60FE5" w:rsidP="002B54B7">
      <w:pPr>
        <w:pStyle w:val="Heading3"/>
        <w:spacing w:line="360" w:lineRule="auto"/>
      </w:pPr>
      <w:r w:rsidRPr="002260A4">
        <w:t>6.2.5 Model Training</w:t>
      </w:r>
    </w:p>
    <w:p w14:paraId="4BE92A50" w14:textId="77777777" w:rsidR="002260A4" w:rsidRPr="002260A4" w:rsidRDefault="002260A4" w:rsidP="002B54B7">
      <w:pPr>
        <w:spacing w:line="360" w:lineRule="auto"/>
      </w:pPr>
    </w:p>
    <w:p w14:paraId="5892930B" w14:textId="77777777" w:rsidR="00C60FE5" w:rsidRDefault="00C60FE5" w:rsidP="002B54B7">
      <w:pPr>
        <w:pStyle w:val="Heading4"/>
        <w:spacing w:line="360" w:lineRule="auto"/>
      </w:pPr>
      <w:r>
        <w:t>Step 1 - Split Data into training and testing</w:t>
      </w:r>
    </w:p>
    <w:p w14:paraId="0A1FECFC" w14:textId="77777777" w:rsidR="00C60FE5" w:rsidRDefault="00C60FE5" w:rsidP="002B54B7">
      <w:pPr>
        <w:spacing w:line="360" w:lineRule="auto"/>
      </w:pP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4DF79E68" w14:textId="06116E39" w:rsidR="00C60FE5" w:rsidRDefault="00C60FE5" w:rsidP="002B54B7">
      <w:pPr>
        <w:pStyle w:val="Heading4"/>
        <w:spacing w:line="360" w:lineRule="auto"/>
      </w:pPr>
      <w:r>
        <w:t xml:space="preserve">Step 2 </w:t>
      </w:r>
      <w:r w:rsidR="00391A01">
        <w:t>-</w:t>
      </w:r>
      <w:r>
        <w:t xml:space="preserve"> Scale Numeric Features</w:t>
      </w:r>
    </w:p>
    <w:p w14:paraId="2F84D9AB" w14:textId="77777777" w:rsidR="00C60FE5" w:rsidRDefault="00C60FE5" w:rsidP="002B54B7">
      <w:pPr>
        <w:spacing w:line="360" w:lineRule="auto"/>
      </w:pP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3EDA9A27" w14:textId="42A6D40B" w:rsidR="00C60FE5" w:rsidRDefault="00C60FE5" w:rsidP="002B54B7">
      <w:pPr>
        <w:pStyle w:val="Heading4"/>
        <w:spacing w:line="360" w:lineRule="auto"/>
      </w:pPr>
      <w:r>
        <w:t xml:space="preserve">Step 3 </w:t>
      </w:r>
      <w:r w:rsidR="00243FC0">
        <w:t>-</w:t>
      </w:r>
      <w:r>
        <w:t xml:space="preserve"> Train Baseline Models</w:t>
      </w:r>
    </w:p>
    <w:p w14:paraId="63589D1D" w14:textId="77777777" w:rsidR="00C60FE5" w:rsidRDefault="00C60FE5" w:rsidP="002B54B7">
      <w:pPr>
        <w:spacing w:line="360" w:lineRule="auto"/>
      </w:pP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6E601DE9" w14:textId="18C944D9" w:rsidR="00C60FE5" w:rsidRDefault="00C60FE5" w:rsidP="002B54B7">
      <w:pPr>
        <w:pStyle w:val="Heading4"/>
        <w:spacing w:line="360" w:lineRule="auto"/>
      </w:pPr>
      <w:r>
        <w:t xml:space="preserve">Step 4 </w:t>
      </w:r>
      <w:r w:rsidR="002A0F39">
        <w:t>-</w:t>
      </w:r>
      <w:r>
        <w:t xml:space="preserve"> Evaluate Model Performance</w:t>
      </w:r>
    </w:p>
    <w:p w14:paraId="78687917" w14:textId="77777777" w:rsidR="00C60FE5" w:rsidRDefault="00C60FE5" w:rsidP="002B54B7">
      <w:pPr>
        <w:spacing w:line="360" w:lineRule="auto"/>
      </w:pPr>
    </w:p>
    <w:p w14:paraId="5AFA5486" w14:textId="77777777" w:rsidR="00C60FE5" w:rsidRDefault="00C60FE5" w:rsidP="002B54B7">
      <w:pPr>
        <w:spacing w:line="360" w:lineRule="auto"/>
      </w:pPr>
      <w:r>
        <w:lastRenderedPageBreak/>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2B54B7">
      <w:pPr>
        <w:spacing w:line="360" w:lineRule="auto"/>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 xml:space="preserve">It reached perfect scores, which looks good, but may reflect overfitting. Three ensembles are powerful, but when they hit 1.00 in every category, it usually means the dataset is either very </w:t>
      </w:r>
      <w:r>
        <w:lastRenderedPageBreak/>
        <w:t>separable or the model has learned patterns too precisely. Still, it is valuable as a benchmarking model.</w:t>
      </w:r>
    </w:p>
    <w:p w14:paraId="32774F4D" w14:textId="77777777" w:rsidR="00C60FE5" w:rsidRDefault="00C60FE5" w:rsidP="002B54B7">
      <w:pPr>
        <w:spacing w:line="360" w:lineRule="auto"/>
      </w:pPr>
    </w:p>
    <w:p w14:paraId="262A1C6F" w14:textId="77777777" w:rsidR="00C60FE5" w:rsidRDefault="00C60FE5" w:rsidP="002B54B7">
      <w:pPr>
        <w:pStyle w:val="Heading5"/>
        <w:spacing w:line="360" w:lineRule="auto"/>
      </w:pPr>
      <w:r>
        <w:t>Gradient Boosting</w:t>
      </w:r>
    </w:p>
    <w:p w14:paraId="38919189" w14:textId="77777777" w:rsidR="00C60FE5" w:rsidRDefault="00C60FE5" w:rsidP="002B54B7">
      <w:pPr>
        <w:spacing w:line="360" w:lineRule="auto"/>
      </w:pP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6AFDB72F" w14:textId="77777777" w:rsidR="00C60FE5" w:rsidRDefault="00C60FE5" w:rsidP="002B54B7">
      <w:pPr>
        <w:pStyle w:val="Heading5"/>
        <w:spacing w:line="360" w:lineRule="auto"/>
      </w:pPr>
      <w:r>
        <w:t>SVM (RBF Kernel)</w:t>
      </w:r>
    </w:p>
    <w:p w14:paraId="22696D8D" w14:textId="77777777" w:rsidR="00C60FE5" w:rsidRDefault="00C60FE5" w:rsidP="002B54B7">
      <w:pPr>
        <w:spacing w:line="360" w:lineRule="auto"/>
      </w:pP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219059F7" w14:textId="77777777" w:rsidR="00C60FE5" w:rsidRDefault="00C60FE5" w:rsidP="002B54B7">
      <w:pPr>
        <w:spacing w:line="360" w:lineRule="auto"/>
      </w:pPr>
      <w:r>
        <w:t>A combined confusion matrix summarised the differences:</w:t>
      </w:r>
    </w:p>
    <w:p w14:paraId="3BC4651E" w14:textId="77777777" w:rsidR="00C60FE5" w:rsidRDefault="00C60FE5" w:rsidP="002B54B7">
      <w:pPr>
        <w:spacing w:line="360" w:lineRule="auto"/>
      </w:pP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3B33D368" w14:textId="49EEC89B" w:rsidR="00C60FE5" w:rsidRDefault="00C60FE5" w:rsidP="002B54B7">
      <w:pPr>
        <w:pStyle w:val="Heading5"/>
        <w:spacing w:line="360" w:lineRule="auto"/>
      </w:pPr>
      <w:r>
        <w:t>Overall Findings</w:t>
      </w:r>
    </w:p>
    <w:p w14:paraId="2B98CDEB" w14:textId="77777777" w:rsidR="001E42AB" w:rsidRPr="001E42AB" w:rsidRDefault="001E42AB" w:rsidP="002B54B7">
      <w:pPr>
        <w:spacing w:line="360" w:lineRule="auto"/>
      </w:pP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41461CFC" w14:textId="77777777" w:rsidR="00C60FE5" w:rsidRDefault="00C60FE5" w:rsidP="002B54B7">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2B54B7">
      <w:pPr>
        <w:spacing w:before="120" w:after="120" w:line="360" w:lineRule="auto"/>
      </w:pPr>
    </w:p>
    <w:p w14:paraId="74FA72B1" w14:textId="77777777" w:rsidR="00434B25" w:rsidRDefault="00434B25" w:rsidP="002B54B7">
      <w:pPr>
        <w:spacing w:line="360" w:lineRule="auto"/>
        <w:rPr>
          <w:lang w:val="en-US"/>
        </w:rPr>
      </w:pPr>
    </w:p>
    <w:p w14:paraId="6D7B09F0" w14:textId="77777777" w:rsidR="00F332A7" w:rsidRDefault="00F332A7" w:rsidP="002B54B7">
      <w:pPr>
        <w:spacing w:line="360" w:lineRule="auto"/>
        <w:rPr>
          <w:lang w:val="en-US"/>
        </w:rPr>
      </w:pPr>
    </w:p>
    <w:p w14:paraId="41BAB1E1" w14:textId="77777777" w:rsidR="00F332A7" w:rsidRDefault="00F332A7" w:rsidP="002B54B7">
      <w:pPr>
        <w:spacing w:line="360" w:lineRule="auto"/>
        <w:rPr>
          <w:lang w:val="en-US"/>
        </w:rPr>
      </w:pPr>
    </w:p>
    <w:p w14:paraId="645CBF5B" w14:textId="77777777" w:rsidR="00F332A7" w:rsidRDefault="00F332A7" w:rsidP="002B54B7">
      <w:pPr>
        <w:spacing w:line="360" w:lineRule="auto"/>
        <w:rPr>
          <w:lang w:val="en-US"/>
        </w:rPr>
      </w:pPr>
    </w:p>
    <w:p w14:paraId="2E71EE06" w14:textId="77777777" w:rsidR="00F332A7" w:rsidRDefault="00F332A7" w:rsidP="002B54B7">
      <w:pPr>
        <w:spacing w:line="360" w:lineRule="auto"/>
        <w:rPr>
          <w:lang w:val="en-US"/>
        </w:rPr>
      </w:pPr>
    </w:p>
    <w:p w14:paraId="03403F98" w14:textId="77777777" w:rsidR="00D6119B" w:rsidRDefault="00D6119B" w:rsidP="002B54B7">
      <w:pPr>
        <w:pStyle w:val="Heading2"/>
        <w:spacing w:before="120" w:after="120" w:line="360" w:lineRule="auto"/>
      </w:pPr>
      <w:r>
        <w:t>6.3 Prototype Development</w:t>
      </w:r>
    </w:p>
    <w:p w14:paraId="0DB6CC28" w14:textId="77777777" w:rsidR="0045527A" w:rsidRPr="0045527A" w:rsidRDefault="0045527A" w:rsidP="002B54B7">
      <w:pPr>
        <w:spacing w:line="360" w:lineRule="auto"/>
      </w:pP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lastRenderedPageBreak/>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4DE898F0" w14:textId="77777777" w:rsidR="00D6119B" w:rsidRDefault="00D6119B" w:rsidP="002B54B7">
      <w:pPr>
        <w:pStyle w:val="Heading3"/>
        <w:spacing w:before="240" w:after="120" w:line="360" w:lineRule="auto"/>
      </w:pPr>
      <w:r>
        <w:t>6.3.1 Development Setup</w:t>
      </w:r>
    </w:p>
    <w:p w14:paraId="1068C5FC" w14:textId="77777777" w:rsidR="00CD1963" w:rsidRPr="00CD1963" w:rsidRDefault="00CD1963" w:rsidP="002B54B7">
      <w:pPr>
        <w:spacing w:line="360" w:lineRule="auto"/>
      </w:pP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lastRenderedPageBreak/>
        <w:t>6.3.2.1 Authentication Screen</w:t>
      </w:r>
    </w:p>
    <w:p w14:paraId="4CEBEDA4" w14:textId="0C014C04" w:rsidR="00D6119B" w:rsidRDefault="00D6119B" w:rsidP="002B54B7">
      <w:pPr>
        <w:spacing w:line="360" w:lineRule="auto"/>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2B54B7">
      <w:pPr>
        <w:spacing w:line="360" w:lineRule="auto"/>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2B54B7">
      <w:pPr>
        <w:spacing w:line="360" w:lineRule="auto"/>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lastRenderedPageBreak/>
        <w:t>6.3.2.2 Chat Screen</w:t>
      </w:r>
    </w:p>
    <w:p w14:paraId="33ADE307" w14:textId="43A36E6E" w:rsidR="00D6119B" w:rsidRDefault="00D6119B" w:rsidP="002B54B7">
      <w:pPr>
        <w:spacing w:line="360" w:lineRule="auto"/>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2B54B7">
      <w:pPr>
        <w:spacing w:line="360" w:lineRule="auto"/>
      </w:pPr>
    </w:p>
    <w:p w14:paraId="1E64E503" w14:textId="311FEBBA" w:rsidR="00D6119B" w:rsidRDefault="00D6119B" w:rsidP="002B54B7">
      <w:pPr>
        <w:pStyle w:val="Heading5"/>
        <w:numPr>
          <w:ilvl w:val="0"/>
          <w:numId w:val="16"/>
        </w:numPr>
        <w:spacing w:line="360" w:lineRule="auto"/>
      </w:pPr>
      <w:r w:rsidRPr="00F42808">
        <w:t>Initial Greeting + Session Loading</w:t>
      </w:r>
    </w:p>
    <w:p w14:paraId="623B2337" w14:textId="77777777" w:rsidR="00F42808" w:rsidRPr="00F42808" w:rsidRDefault="00F42808" w:rsidP="002B54B7">
      <w:pPr>
        <w:spacing w:line="360" w:lineRule="auto"/>
      </w:pP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32BAB183" w14:textId="116349E9" w:rsidR="00D6119B" w:rsidRDefault="00D6119B" w:rsidP="002B54B7">
      <w:pPr>
        <w:pStyle w:val="Heading5"/>
        <w:numPr>
          <w:ilvl w:val="0"/>
          <w:numId w:val="16"/>
        </w:numPr>
        <w:spacing w:line="360" w:lineRule="auto"/>
      </w:pPr>
      <w:r w:rsidRPr="00F42808">
        <w:t>A/B Testing Mode (XAI vs Baseline)</w:t>
      </w:r>
    </w:p>
    <w:p w14:paraId="4B875C17" w14:textId="77777777" w:rsidR="00F42808" w:rsidRPr="00F42808" w:rsidRDefault="00F42808" w:rsidP="002B54B7">
      <w:pPr>
        <w:spacing w:line="360" w:lineRule="auto"/>
      </w:pP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77014F7B" w14:textId="2E90B38A" w:rsidR="00D6119B" w:rsidRDefault="00D6119B" w:rsidP="002B54B7">
      <w:pPr>
        <w:pStyle w:val="Heading5"/>
        <w:numPr>
          <w:ilvl w:val="0"/>
          <w:numId w:val="16"/>
        </w:numPr>
        <w:spacing w:line="360" w:lineRule="auto"/>
      </w:pPr>
      <w:r>
        <w:t>A/B Testing Mode (XAI vs Baseline)</w:t>
      </w:r>
    </w:p>
    <w:p w14:paraId="6222FEA9" w14:textId="77777777" w:rsidR="00D30D1F" w:rsidRPr="00D30D1F" w:rsidRDefault="00D30D1F" w:rsidP="002B54B7">
      <w:pPr>
        <w:spacing w:line="360" w:lineRule="auto"/>
      </w:pP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lastRenderedPageBreak/>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64A794C9" w14:textId="70D145D5" w:rsidR="00D6119B" w:rsidRDefault="00D6119B" w:rsidP="002B54B7">
      <w:pPr>
        <w:pStyle w:val="Heading5"/>
        <w:numPr>
          <w:ilvl w:val="0"/>
          <w:numId w:val="16"/>
        </w:numPr>
        <w:spacing w:line="360" w:lineRule="auto"/>
      </w:pPr>
      <w:r>
        <w:t>Chat History Loading (Supabase)</w:t>
      </w:r>
    </w:p>
    <w:p w14:paraId="368F7D72" w14:textId="77777777" w:rsidR="000E16B3" w:rsidRPr="000E16B3" w:rsidRDefault="000E16B3" w:rsidP="002B54B7">
      <w:pPr>
        <w:spacing w:line="360" w:lineRule="auto"/>
      </w:pP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3D69A6C8" w14:textId="0ECB6F05" w:rsidR="00D6119B" w:rsidRDefault="00D6119B" w:rsidP="002B54B7">
      <w:pPr>
        <w:pStyle w:val="Heading5"/>
        <w:numPr>
          <w:ilvl w:val="0"/>
          <w:numId w:val="16"/>
        </w:numPr>
        <w:spacing w:line="360" w:lineRule="auto"/>
      </w:pPr>
      <w:r>
        <w:t>Chat Input + FAQ Answering</w:t>
      </w:r>
    </w:p>
    <w:p w14:paraId="50A25F3C" w14:textId="77777777" w:rsidR="005A34D5" w:rsidRPr="005A34D5" w:rsidRDefault="005A34D5" w:rsidP="002B54B7">
      <w:pPr>
        <w:spacing w:line="360" w:lineRule="auto"/>
      </w:pP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lastRenderedPageBreak/>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70ADB210" w14:textId="43AD12BC" w:rsidR="00D6119B" w:rsidRDefault="00D6119B" w:rsidP="002B54B7">
      <w:pPr>
        <w:pStyle w:val="Heading5"/>
        <w:numPr>
          <w:ilvl w:val="0"/>
          <w:numId w:val="16"/>
        </w:numPr>
        <w:spacing w:line="360" w:lineRule="auto"/>
      </w:pPr>
      <w:r>
        <w:t>Scroll-to-Bottom Behaviour</w:t>
      </w:r>
    </w:p>
    <w:p w14:paraId="1337A165" w14:textId="77777777" w:rsidR="00083036" w:rsidRPr="00083036" w:rsidRDefault="00083036" w:rsidP="002B54B7">
      <w:pPr>
        <w:spacing w:line="360" w:lineRule="auto"/>
      </w:pP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7CDBC9CF" w14:textId="7CF1B069" w:rsidR="00D6119B" w:rsidRDefault="00D6119B" w:rsidP="002B54B7">
      <w:pPr>
        <w:pStyle w:val="Heading5"/>
        <w:numPr>
          <w:ilvl w:val="0"/>
          <w:numId w:val="16"/>
        </w:numPr>
        <w:spacing w:line="360" w:lineRule="auto"/>
      </w:pPr>
      <w:r>
        <w:t>Dropdown Menu and Admin Functions</w:t>
      </w:r>
    </w:p>
    <w:p w14:paraId="110DE9D9" w14:textId="77777777" w:rsidR="00074B5D" w:rsidRPr="00074B5D" w:rsidRDefault="00074B5D" w:rsidP="002B54B7">
      <w:pPr>
        <w:spacing w:line="360" w:lineRule="auto"/>
      </w:pPr>
    </w:p>
    <w:p w14:paraId="16DA0DC7" w14:textId="41416D13" w:rsidR="00D6119B" w:rsidRDefault="00D6119B" w:rsidP="002B54B7">
      <w:pPr>
        <w:spacing w:line="360" w:lineRule="auto"/>
      </w:pPr>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19D962D9" w14:textId="750104B3" w:rsidR="00D6119B" w:rsidRDefault="00D6119B" w:rsidP="002B54B7">
      <w:pPr>
        <w:pStyle w:val="Heading5"/>
        <w:numPr>
          <w:ilvl w:val="0"/>
          <w:numId w:val="16"/>
        </w:numPr>
        <w:spacing w:line="360" w:lineRule="auto"/>
      </w:pPr>
      <w:r>
        <w:lastRenderedPageBreak/>
        <w:t>Rendering Bot Messages + SHAP Formatting</w:t>
      </w:r>
    </w:p>
    <w:p w14:paraId="28CF0657" w14:textId="77777777" w:rsidR="001A36D9" w:rsidRPr="001A36D9" w:rsidRDefault="001A36D9" w:rsidP="002B54B7">
      <w:pPr>
        <w:spacing w:line="360" w:lineRule="auto"/>
      </w:pP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B332388" w14:textId="54DD3078" w:rsidR="00D6119B" w:rsidRDefault="00D6119B" w:rsidP="002B54B7">
      <w:pPr>
        <w:pStyle w:val="Heading5"/>
        <w:numPr>
          <w:ilvl w:val="0"/>
          <w:numId w:val="16"/>
        </w:numPr>
        <w:spacing w:line="360" w:lineRule="auto"/>
      </w:pPr>
      <w:r>
        <w:t>Loan Decision Survey Trigger (8-Second Delay)</w:t>
      </w:r>
    </w:p>
    <w:p w14:paraId="2DD5B18D" w14:textId="77777777" w:rsidR="00F94802" w:rsidRPr="00F94802" w:rsidRDefault="00F94802" w:rsidP="002B54B7">
      <w:pPr>
        <w:spacing w:line="360" w:lineRule="auto"/>
      </w:pP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2B54B7">
      <w:pPr>
        <w:spacing w:line="360" w:lineRule="auto"/>
      </w:pPr>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lastRenderedPageBreak/>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50D1AB06" w14:textId="304CF1D6" w:rsidR="00D6119B" w:rsidRDefault="00D6119B" w:rsidP="002B54B7">
      <w:pPr>
        <w:pStyle w:val="Heading5"/>
        <w:numPr>
          <w:ilvl w:val="0"/>
          <w:numId w:val="16"/>
        </w:numPr>
        <w:spacing w:line="360" w:lineRule="auto"/>
      </w:pPr>
      <w:r>
        <w:t>Trust Survey Submission</w:t>
      </w:r>
    </w:p>
    <w:p w14:paraId="0D30406F" w14:textId="77777777" w:rsidR="00F110E4" w:rsidRPr="00F110E4" w:rsidRDefault="00F110E4" w:rsidP="002B54B7">
      <w:pPr>
        <w:spacing w:line="360" w:lineRule="auto"/>
      </w:pP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t>})</w:t>
      </w:r>
    </w:p>
    <w:p w14:paraId="7ED72F9C" w14:textId="77777777" w:rsidR="00D6119B" w:rsidRDefault="00D6119B" w:rsidP="002B54B7">
      <w:pPr>
        <w:spacing w:line="360" w:lineRule="auto"/>
      </w:pPr>
    </w:p>
    <w:p w14:paraId="204A72C1" w14:textId="1E917EBF" w:rsidR="00D6119B" w:rsidRDefault="00D6119B" w:rsidP="002B54B7">
      <w:pPr>
        <w:pStyle w:val="Heading5"/>
        <w:numPr>
          <w:ilvl w:val="0"/>
          <w:numId w:val="16"/>
        </w:numPr>
        <w:spacing w:line="360" w:lineRule="auto"/>
      </w:pPr>
      <w:r>
        <w:t>“Apply for a Loan” Floating Button</w:t>
      </w:r>
    </w:p>
    <w:p w14:paraId="63210BFC" w14:textId="77777777" w:rsidR="00D6119B" w:rsidRDefault="00D6119B" w:rsidP="002B54B7">
      <w:pPr>
        <w:spacing w:line="360" w:lineRule="auto"/>
      </w:pP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78579738" w14:textId="2B330101" w:rsidR="00D6119B" w:rsidRDefault="00D6119B" w:rsidP="002B54B7">
      <w:pPr>
        <w:pStyle w:val="Heading5"/>
        <w:numPr>
          <w:ilvl w:val="0"/>
          <w:numId w:val="16"/>
        </w:numPr>
        <w:spacing w:line="360" w:lineRule="auto"/>
      </w:pPr>
      <w:r>
        <w:lastRenderedPageBreak/>
        <w:t>Chat Rendering Loop</w:t>
      </w:r>
    </w:p>
    <w:p w14:paraId="4A5D0EBE" w14:textId="77777777" w:rsidR="00B72AE0" w:rsidRDefault="00B72AE0" w:rsidP="002B54B7">
      <w:pPr>
        <w:spacing w:line="360" w:lineRule="auto"/>
      </w:pP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lastRenderedPageBreak/>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3CD4944A" w14:textId="77777777" w:rsidR="00F512C9" w:rsidRDefault="00F512C9" w:rsidP="002B54B7">
      <w:pPr>
        <w:pStyle w:val="Heading4"/>
        <w:spacing w:line="360" w:lineRule="auto"/>
      </w:pPr>
      <w:r>
        <w:t>6.3.2.3 Loan Form</w:t>
      </w:r>
    </w:p>
    <w:p w14:paraId="1072421E" w14:textId="77777777" w:rsidR="00F512C9" w:rsidRPr="00F512C9" w:rsidRDefault="00F512C9" w:rsidP="002B54B7">
      <w:pPr>
        <w:spacing w:line="360" w:lineRule="auto"/>
      </w:pP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15A1D766" w14:textId="35FB9597" w:rsidR="00F512C9" w:rsidRDefault="00F512C9" w:rsidP="002B54B7">
      <w:pPr>
        <w:pStyle w:val="Heading5"/>
        <w:numPr>
          <w:ilvl w:val="0"/>
          <w:numId w:val="18"/>
        </w:numPr>
        <w:spacing w:line="360" w:lineRule="auto"/>
      </w:pPr>
      <w:r>
        <w:t>Multi-Step Structure With Progress Bar</w:t>
      </w:r>
    </w:p>
    <w:p w14:paraId="51149478" w14:textId="77777777" w:rsidR="00F512C9" w:rsidRPr="00F512C9" w:rsidRDefault="00F512C9" w:rsidP="002B54B7">
      <w:pPr>
        <w:spacing w:line="360" w:lineRule="auto"/>
      </w:pP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lastRenderedPageBreak/>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7B1CC81E" w14:textId="60AC890D" w:rsidR="00F512C9" w:rsidRDefault="00F512C9" w:rsidP="002B54B7">
      <w:pPr>
        <w:pStyle w:val="Heading5"/>
        <w:numPr>
          <w:ilvl w:val="0"/>
          <w:numId w:val="18"/>
        </w:numPr>
        <w:spacing w:line="360" w:lineRule="auto"/>
      </w:pPr>
      <w:r>
        <w:t>Smart Labels With Tooltips</w:t>
      </w:r>
    </w:p>
    <w:p w14:paraId="02FDADD9" w14:textId="77777777" w:rsidR="00F512C9" w:rsidRDefault="00F512C9" w:rsidP="002B54B7">
      <w:pPr>
        <w:spacing w:line="360" w:lineRule="auto"/>
      </w:pP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2B54B7">
      <w:pPr>
        <w:spacing w:line="360" w:lineRule="auto"/>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lastRenderedPageBreak/>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2B54B7">
      <w:pPr>
        <w:spacing w:line="360" w:lineRule="auto"/>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t>const dti = income ? loan / income : 0</w:t>
      </w:r>
    </w:p>
    <w:p w14:paraId="4CC7E7D9" w14:textId="77777777" w:rsidR="00F512C9" w:rsidRDefault="00F512C9" w:rsidP="002B54B7">
      <w:pPr>
        <w:spacing w:line="360" w:lineRule="auto"/>
      </w:pPr>
      <w:r>
        <w:rPr>
          <w:color w:val="666666"/>
        </w:rPr>
        <w:lastRenderedPageBreak/>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2B54B7">
      <w:pPr>
        <w:spacing w:line="360" w:lineRule="auto"/>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lastRenderedPageBreak/>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2B54B7">
      <w:pPr>
        <w:spacing w:line="360" w:lineRule="auto"/>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68EEA1D7" w14:textId="37288ABB" w:rsidR="00F512C9" w:rsidRDefault="00F512C9" w:rsidP="002B54B7">
      <w:pPr>
        <w:pStyle w:val="Heading5"/>
        <w:numPr>
          <w:ilvl w:val="0"/>
          <w:numId w:val="18"/>
        </w:numPr>
        <w:spacing w:line="360" w:lineRule="auto"/>
      </w:pPr>
      <w:r>
        <w:t xml:space="preserve">Step 5 </w:t>
      </w:r>
      <w:r w:rsidR="00377A05">
        <w:t>-</w:t>
      </w:r>
      <w:r>
        <w:t xml:space="preserve"> Review Screen</w:t>
      </w:r>
    </w:p>
    <w:p w14:paraId="288B84AA" w14:textId="77777777" w:rsidR="00520C51" w:rsidRPr="00520C51" w:rsidRDefault="00520C51" w:rsidP="002B54B7">
      <w:pPr>
        <w:spacing w:line="360" w:lineRule="auto"/>
      </w:pPr>
    </w:p>
    <w:p w14:paraId="25C3AE57" w14:textId="61CDBB94" w:rsidR="00F512C9" w:rsidRDefault="00F512C9" w:rsidP="002B54B7">
      <w:pPr>
        <w:spacing w:line="360" w:lineRule="auto"/>
      </w:pPr>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lastRenderedPageBreak/>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19A27683" w14:textId="78DB21D6" w:rsidR="00F512C9" w:rsidRDefault="00F512C9" w:rsidP="002B54B7">
      <w:pPr>
        <w:pStyle w:val="Heading5"/>
        <w:numPr>
          <w:ilvl w:val="0"/>
          <w:numId w:val="18"/>
        </w:numPr>
        <w:spacing w:line="360" w:lineRule="auto"/>
      </w:pPr>
      <w:r>
        <w:t>Form Navigation + Gestures</w:t>
      </w:r>
    </w:p>
    <w:p w14:paraId="08A93C49" w14:textId="77777777" w:rsidR="00F512C9" w:rsidRDefault="00F512C9" w:rsidP="002B54B7">
      <w:pPr>
        <w:spacing w:line="360" w:lineRule="auto"/>
      </w:pP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2EB95A7D" w14:textId="1717BE9A"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17D14741" w14:textId="77777777" w:rsidR="00F512C9" w:rsidRDefault="00F512C9" w:rsidP="002B54B7">
      <w:pPr>
        <w:spacing w:line="360" w:lineRule="auto"/>
      </w:pP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79792959" w14:textId="28096188" w:rsidR="00F512C9" w:rsidRDefault="00F512C9" w:rsidP="002B54B7">
      <w:pPr>
        <w:pStyle w:val="Heading5"/>
        <w:numPr>
          <w:ilvl w:val="0"/>
          <w:numId w:val="18"/>
        </w:numPr>
        <w:spacing w:line="360" w:lineRule="auto"/>
      </w:pPr>
      <w:r>
        <w:lastRenderedPageBreak/>
        <w:t xml:space="preserve">Auto-Scroll </w:t>
      </w:r>
      <w:r w:rsidR="004D3672">
        <w:t>and</w:t>
      </w:r>
      <w:r>
        <w:t xml:space="preserve"> Vibration Feedback</w:t>
      </w:r>
    </w:p>
    <w:p w14:paraId="38342DC0" w14:textId="77777777" w:rsidR="00F512C9" w:rsidRDefault="00F512C9" w:rsidP="002B54B7">
      <w:pPr>
        <w:spacing w:line="360" w:lineRule="auto"/>
      </w:pP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04F54F1D" w14:textId="60B3B2D3" w:rsidR="00F512C9" w:rsidRPr="00CA5FCB" w:rsidRDefault="00F512C9" w:rsidP="002B54B7">
      <w:pPr>
        <w:pStyle w:val="Heading5"/>
        <w:numPr>
          <w:ilvl w:val="0"/>
          <w:numId w:val="18"/>
        </w:numPr>
        <w:spacing w:line="360" w:lineRule="auto"/>
      </w:pPr>
      <w:r w:rsidRPr="00CA5FCB">
        <w:t>Colour-Coded Ratio Logic</w:t>
      </w:r>
    </w:p>
    <w:p w14:paraId="51428268" w14:textId="77777777" w:rsidR="00CA5FCB" w:rsidRDefault="00CA5FCB" w:rsidP="002B54B7">
      <w:pPr>
        <w:spacing w:line="360" w:lineRule="auto"/>
      </w:pPr>
    </w:p>
    <w:p w14:paraId="51E8CCF2" w14:textId="77777777" w:rsidR="00F512C9" w:rsidRDefault="00F512C9" w:rsidP="002B54B7">
      <w:pPr>
        <w:spacing w:line="360" w:lineRule="auto"/>
      </w:pPr>
      <w:r>
        <w:t>A small helper decides whether a ratio is healthy, borderline, or risky.</w:t>
      </w:r>
    </w:p>
    <w:p w14:paraId="6B0B4FB4" w14:textId="605D0A17" w:rsidR="00F512C9" w:rsidRDefault="00F512C9" w:rsidP="002B54B7">
      <w:pPr>
        <w:spacing w:line="360" w:lineRule="auto"/>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2B54B7">
      <w:pPr>
        <w:spacing w:line="360" w:lineRule="auto"/>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5985D347" w14:textId="77777777" w:rsidR="00A020C5" w:rsidRDefault="00A020C5" w:rsidP="002B54B7">
      <w:pPr>
        <w:pStyle w:val="Heading4"/>
        <w:spacing w:line="360" w:lineRule="auto"/>
      </w:pPr>
      <w:r>
        <w:t>6.3.2.5 Admin Panel</w:t>
      </w:r>
    </w:p>
    <w:p w14:paraId="7E072A53" w14:textId="77777777" w:rsidR="00A020C5" w:rsidRDefault="00A020C5" w:rsidP="002B54B7">
      <w:pPr>
        <w:spacing w:line="360" w:lineRule="auto"/>
      </w:pPr>
    </w:p>
    <w:p w14:paraId="73EFA2B1" w14:textId="34F58E95" w:rsidR="00A020C5" w:rsidRDefault="00A020C5" w:rsidP="002B54B7">
      <w:pPr>
        <w:pStyle w:val="Heading5"/>
        <w:numPr>
          <w:ilvl w:val="0"/>
          <w:numId w:val="19"/>
        </w:numPr>
        <w:spacing w:line="360" w:lineRule="auto"/>
      </w:pPr>
      <w:r>
        <w:t>Admin Gatekeeping</w:t>
      </w:r>
    </w:p>
    <w:p w14:paraId="4B4159C2" w14:textId="77777777" w:rsidR="00A020C5" w:rsidRDefault="00A020C5" w:rsidP="002B54B7">
      <w:pPr>
        <w:spacing w:line="360" w:lineRule="auto"/>
      </w:pP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lastRenderedPageBreak/>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4C3AEA46" w14:textId="40D1B000" w:rsidR="00A020C5" w:rsidRDefault="00A020C5" w:rsidP="002B54B7">
      <w:pPr>
        <w:pStyle w:val="Heading5"/>
        <w:numPr>
          <w:ilvl w:val="0"/>
          <w:numId w:val="19"/>
        </w:numPr>
        <w:spacing w:line="360" w:lineRule="auto"/>
      </w:pPr>
      <w:r>
        <w:t>Pull Survey Rows from Supabase</w:t>
      </w:r>
    </w:p>
    <w:p w14:paraId="0B3A6111" w14:textId="77777777" w:rsidR="00A020C5" w:rsidRDefault="00A020C5" w:rsidP="002B54B7">
      <w:pPr>
        <w:spacing w:line="360" w:lineRule="auto"/>
      </w:pP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lastRenderedPageBreak/>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F0E43AE" w14:textId="0FF2A882" w:rsidR="00A020C5" w:rsidRDefault="00A020C5" w:rsidP="002B54B7">
      <w:pPr>
        <w:pStyle w:val="Heading5"/>
        <w:numPr>
          <w:ilvl w:val="0"/>
          <w:numId w:val="19"/>
        </w:numPr>
        <w:spacing w:line="360" w:lineRule="auto"/>
      </w:pPr>
      <w:r>
        <w:t>Sample Overview</w:t>
      </w:r>
    </w:p>
    <w:p w14:paraId="2BB29909" w14:textId="77777777" w:rsidR="00825836" w:rsidRDefault="00825836" w:rsidP="002B54B7">
      <w:pPr>
        <w:spacing w:line="360" w:lineRule="auto"/>
      </w:pP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lastRenderedPageBreak/>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322A8BF3" w14:textId="47CF100E" w:rsidR="00A020C5" w:rsidRDefault="00A020C5" w:rsidP="002B54B7">
      <w:pPr>
        <w:pStyle w:val="Heading5"/>
        <w:numPr>
          <w:ilvl w:val="0"/>
          <w:numId w:val="19"/>
        </w:numPr>
        <w:spacing w:line="360" w:lineRule="auto"/>
      </w:pPr>
      <w:r>
        <w:t>Mean Trust (Baseline vs XAI)</w:t>
      </w:r>
    </w:p>
    <w:p w14:paraId="2547C883" w14:textId="77777777" w:rsidR="00A020C5" w:rsidRDefault="00A020C5" w:rsidP="002B54B7">
      <w:pPr>
        <w:spacing w:line="360" w:lineRule="auto"/>
      </w:pP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2B54B7">
      <w:pPr>
        <w:spacing w:line="360" w:lineRule="auto"/>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5E20A97B" w14:textId="0E2FD29B" w:rsidR="00D44A81" w:rsidRDefault="00A4192B" w:rsidP="002B54B7">
      <w:pPr>
        <w:spacing w:line="360" w:lineRule="auto"/>
      </w:pPr>
      <w:r>
        <w:t>The equations for calculating the Average Trust Index for a user group is discussed in the Chapter 7.</w:t>
      </w:r>
    </w:p>
    <w:p w14:paraId="244D3094" w14:textId="77777777" w:rsidR="00A4192B" w:rsidRDefault="00A4192B"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1A08B50D" w14:textId="206051AE" w:rsidR="00A020C5" w:rsidRDefault="00A020C5" w:rsidP="002B54B7">
      <w:pPr>
        <w:pStyle w:val="Heading5"/>
        <w:numPr>
          <w:ilvl w:val="0"/>
          <w:numId w:val="19"/>
        </w:numPr>
        <w:spacing w:line="360" w:lineRule="auto"/>
      </w:pPr>
      <w:r>
        <w:t>Six Trust Dimensions</w:t>
      </w:r>
    </w:p>
    <w:p w14:paraId="5B166B05" w14:textId="77777777" w:rsidR="00A020C5" w:rsidRDefault="00A020C5" w:rsidP="002B54B7">
      <w:pPr>
        <w:spacing w:line="360" w:lineRule="auto"/>
      </w:pPr>
    </w:p>
    <w:p w14:paraId="06147A9C" w14:textId="77777777" w:rsidR="00A020C5" w:rsidRDefault="00A020C5" w:rsidP="002B54B7">
      <w:pPr>
        <w:spacing w:line="360" w:lineRule="auto"/>
      </w:pPr>
      <w:r>
        <w:lastRenderedPageBreak/>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2B54B7">
      <w:pPr>
        <w:spacing w:line="360" w:lineRule="auto"/>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1F68DEBB" w14:textId="46C6931D" w:rsidR="00A020C5" w:rsidRDefault="00A020C5" w:rsidP="002B54B7">
      <w:pPr>
        <w:pStyle w:val="Heading5"/>
        <w:numPr>
          <w:ilvl w:val="0"/>
          <w:numId w:val="19"/>
        </w:numPr>
        <w:spacing w:line="360" w:lineRule="auto"/>
      </w:pPr>
      <w:r>
        <w:t>Trust Distribution (1–5 Buckets)</w:t>
      </w:r>
    </w:p>
    <w:p w14:paraId="7DECB01A" w14:textId="77777777" w:rsidR="00070072" w:rsidRDefault="00070072" w:rsidP="002B54B7">
      <w:pPr>
        <w:spacing w:line="360" w:lineRule="auto"/>
      </w:pP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2B54B7">
      <w:pPr>
        <w:spacing w:line="360" w:lineRule="auto"/>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5DB7AC80" w14:textId="232DD976" w:rsidR="00A020C5" w:rsidRDefault="00A020C5" w:rsidP="002B54B7">
      <w:pPr>
        <w:pStyle w:val="Heading5"/>
        <w:numPr>
          <w:ilvl w:val="0"/>
          <w:numId w:val="19"/>
        </w:numPr>
        <w:spacing w:line="360" w:lineRule="auto"/>
      </w:pPr>
      <w:r>
        <w:t>Lightweight Word Cloud</w:t>
      </w:r>
    </w:p>
    <w:p w14:paraId="1E1D7581" w14:textId="77777777" w:rsidR="002669B5" w:rsidRDefault="002669B5" w:rsidP="002B54B7">
      <w:pPr>
        <w:spacing w:line="360" w:lineRule="auto"/>
      </w:pP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lastRenderedPageBreak/>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9F716FD" w14:textId="77777777" w:rsidR="00A020C5" w:rsidRDefault="00A020C5" w:rsidP="002B54B7">
      <w:pPr>
        <w:spacing w:line="360" w:lineRule="auto"/>
      </w:pPr>
    </w:p>
    <w:p w14:paraId="0F579440" w14:textId="77777777" w:rsidR="00F512C9" w:rsidRDefault="00F512C9" w:rsidP="002B54B7">
      <w:pPr>
        <w:spacing w:line="360" w:lineRule="auto"/>
      </w:pPr>
    </w:p>
    <w:p w14:paraId="49862D1C" w14:textId="77777777" w:rsidR="00D6119B" w:rsidRDefault="00D6119B" w:rsidP="002B54B7">
      <w:pPr>
        <w:spacing w:line="360" w:lineRule="auto"/>
        <w:rPr>
          <w:lang w:val="en-US"/>
        </w:rPr>
      </w:pPr>
    </w:p>
    <w:p w14:paraId="0EC803A3" w14:textId="77777777" w:rsidR="00D6119B" w:rsidRDefault="00D6119B" w:rsidP="002B54B7">
      <w:pPr>
        <w:spacing w:line="360" w:lineRule="auto"/>
        <w:rPr>
          <w:lang w:val="en-US"/>
        </w:rPr>
      </w:pP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3EBF59C2" w14:textId="77777777" w:rsidR="00DC0984" w:rsidRDefault="00DC0984" w:rsidP="002B54B7">
      <w:pPr>
        <w:spacing w:line="360" w:lineRule="auto"/>
      </w:pPr>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2B54B7">
      <w:pPr>
        <w:pStyle w:val="Heading2"/>
        <w:spacing w:before="120" w:after="120" w:line="360" w:lineRule="auto"/>
      </w:pPr>
    </w:p>
    <w:p w14:paraId="6A553E14" w14:textId="5886ECD0" w:rsidR="00DC0984" w:rsidRDefault="00DC0984" w:rsidP="002B54B7">
      <w:pPr>
        <w:pStyle w:val="Heading3"/>
        <w:spacing w:before="240" w:after="120" w:line="360" w:lineRule="auto"/>
      </w:pPr>
      <w:r>
        <w:t xml:space="preserve">6.3.3.1 </w:t>
      </w:r>
      <w:r w:rsidR="0008622C">
        <w:t xml:space="preserve">Node.js </w:t>
      </w:r>
      <w:r>
        <w:t>Backend</w:t>
      </w:r>
    </w:p>
    <w:p w14:paraId="10821B12" w14:textId="77777777" w:rsidR="00DC0984" w:rsidRDefault="00DC0984" w:rsidP="002B54B7">
      <w:pPr>
        <w:spacing w:line="360" w:lineRule="auto"/>
      </w:pP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lastRenderedPageBreak/>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842DBB7" w14:textId="4156F8D6"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07F39F86" w14:textId="77777777" w:rsidR="0008622C" w:rsidRDefault="0008622C" w:rsidP="002B54B7">
      <w:pPr>
        <w:spacing w:line="360" w:lineRule="auto"/>
      </w:pP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lastRenderedPageBreak/>
        <w:t>};</w:t>
      </w:r>
    </w:p>
    <w:p w14:paraId="34388869" w14:textId="77777777" w:rsidR="0008622C" w:rsidRDefault="0008622C" w:rsidP="002B54B7">
      <w:pPr>
        <w:spacing w:line="360" w:lineRule="auto"/>
      </w:pPr>
    </w:p>
    <w:p w14:paraId="371C7960" w14:textId="55ED45E8"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5A692C2B" w14:textId="77777777" w:rsidR="0008622C" w:rsidRDefault="0008622C" w:rsidP="002B54B7">
      <w:pPr>
        <w:spacing w:line="360" w:lineRule="auto"/>
      </w:pP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3F1298BC" w14:textId="4025057F" w:rsidR="0008622C" w:rsidRDefault="00263EC3" w:rsidP="002B54B7">
      <w:pPr>
        <w:pStyle w:val="Heading4"/>
        <w:numPr>
          <w:ilvl w:val="0"/>
          <w:numId w:val="25"/>
        </w:numPr>
        <w:spacing w:line="360" w:lineRule="auto"/>
      </w:pPr>
      <w:r>
        <w:t xml:space="preserve">Route:- </w:t>
      </w:r>
      <w:r w:rsidR="0008622C">
        <w:t>/api/v1/faq/answer - FAQ and ChatGPT Handler</w:t>
      </w:r>
    </w:p>
    <w:p w14:paraId="477A4554" w14:textId="77777777" w:rsidR="0008622C" w:rsidRDefault="0008622C" w:rsidP="002B54B7">
      <w:pPr>
        <w:spacing w:line="360" w:lineRule="auto"/>
      </w:pP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42888B41" w14:textId="072F643C" w:rsidR="0008622C" w:rsidRDefault="00263EC3" w:rsidP="002B54B7">
      <w:pPr>
        <w:pStyle w:val="Heading4"/>
        <w:numPr>
          <w:ilvl w:val="0"/>
          <w:numId w:val="25"/>
        </w:numPr>
        <w:spacing w:line="360" w:lineRule="auto"/>
      </w:pPr>
      <w:r>
        <w:t xml:space="preserve">Route:- </w:t>
      </w:r>
      <w:r w:rsidR="0008622C">
        <w:t>/api/v1/survey/loan-trust - Trust Survey Logging</w:t>
      </w:r>
    </w:p>
    <w:p w14:paraId="0B53199A" w14:textId="77777777" w:rsidR="0008622C" w:rsidRDefault="0008622C" w:rsidP="002B54B7">
      <w:pPr>
        <w:spacing w:line="360" w:lineRule="auto"/>
      </w:pP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lastRenderedPageBreak/>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09EF75FC" w14:textId="5F2C5AAD" w:rsidR="0008622C" w:rsidRDefault="0008622C" w:rsidP="002B54B7">
      <w:pPr>
        <w:pStyle w:val="Heading4"/>
        <w:numPr>
          <w:ilvl w:val="0"/>
          <w:numId w:val="25"/>
        </w:numPr>
        <w:spacing w:line="360" w:lineRule="auto"/>
      </w:pPr>
      <w:r>
        <w:t>Global Error Handling</w:t>
      </w:r>
    </w:p>
    <w:p w14:paraId="428DF447" w14:textId="77777777" w:rsidR="0008622C" w:rsidRDefault="0008622C" w:rsidP="002B54B7">
      <w:pPr>
        <w:spacing w:line="360" w:lineRule="auto"/>
      </w:pP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6B13C63E" w14:textId="0A587F50" w:rsidR="0008622C" w:rsidRDefault="0008622C" w:rsidP="002B54B7">
      <w:pPr>
        <w:pStyle w:val="Heading4"/>
        <w:numPr>
          <w:ilvl w:val="0"/>
          <w:numId w:val="25"/>
        </w:numPr>
        <w:spacing w:line="360" w:lineRule="auto"/>
      </w:pPr>
      <w:r>
        <w:t>The Express App Structure (High-Level Routing)</w:t>
      </w:r>
    </w:p>
    <w:p w14:paraId="70A92F0F" w14:textId="77777777" w:rsidR="0008622C" w:rsidRDefault="0008622C" w:rsidP="002B54B7">
      <w:pPr>
        <w:spacing w:line="360" w:lineRule="auto"/>
      </w:pP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lastRenderedPageBreak/>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7398ACA3" w14:textId="79BA6C3A" w:rsidR="00D8689A" w:rsidRDefault="00D8689A" w:rsidP="002B54B7">
      <w:pPr>
        <w:pStyle w:val="Heading3"/>
        <w:spacing w:before="240" w:after="120" w:line="360" w:lineRule="auto"/>
      </w:pPr>
      <w:r>
        <w:t>6.3.3.</w:t>
      </w:r>
      <w:r w:rsidR="000C064F">
        <w:t>2</w:t>
      </w:r>
      <w:r>
        <w:t xml:space="preserve"> </w:t>
      </w:r>
      <w:r w:rsidR="0039503D">
        <w:t>Flask</w:t>
      </w:r>
      <w:r>
        <w:t xml:space="preserve"> Microservice</w:t>
      </w:r>
    </w:p>
    <w:p w14:paraId="20ACC397" w14:textId="77777777" w:rsidR="00622C46" w:rsidRDefault="00622C46" w:rsidP="002B54B7">
      <w:pPr>
        <w:spacing w:line="360" w:lineRule="auto"/>
      </w:pP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74C68EE2" w14:textId="72BAD127"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006461BA" w14:textId="77777777" w:rsidR="0039503D" w:rsidRPr="0039503D" w:rsidRDefault="0039503D" w:rsidP="002B54B7">
      <w:pPr>
        <w:spacing w:line="360" w:lineRule="auto"/>
      </w:pP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3C84406A" w14:textId="77777777" w:rsidR="0039503D" w:rsidRDefault="0039503D" w:rsidP="002B54B7">
      <w:pPr>
        <w:pStyle w:val="Heading5"/>
        <w:spacing w:line="360" w:lineRule="auto"/>
      </w:pPr>
      <w:r w:rsidRPr="0039503D">
        <w:t>Route</w:t>
      </w:r>
    </w:p>
    <w:p w14:paraId="12836E0B" w14:textId="77777777" w:rsidR="00C573E1" w:rsidRPr="00C573E1" w:rsidRDefault="00C573E1" w:rsidP="002B54B7">
      <w:pPr>
        <w:spacing w:line="360" w:lineRule="auto"/>
      </w:pP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E693481" w14:textId="77777777" w:rsidR="0039503D" w:rsidRDefault="0039503D" w:rsidP="002B54B7">
      <w:pPr>
        <w:pStyle w:val="Heading5"/>
        <w:spacing w:line="360" w:lineRule="auto"/>
      </w:pPr>
      <w:r w:rsidRPr="0039503D">
        <w:t xml:space="preserve">Request schema </w:t>
      </w:r>
    </w:p>
    <w:p w14:paraId="38509961" w14:textId="77777777" w:rsidR="00896416" w:rsidRPr="00896416" w:rsidRDefault="00896416" w:rsidP="002B54B7">
      <w:pPr>
        <w:spacing w:line="360" w:lineRule="auto"/>
      </w:pP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33494131" w14:textId="60BE736A" w:rsidR="0039503D" w:rsidRPr="0039503D" w:rsidRDefault="0039503D" w:rsidP="002B54B7">
      <w:pPr>
        <w:pStyle w:val="Heading4"/>
        <w:numPr>
          <w:ilvl w:val="0"/>
          <w:numId w:val="28"/>
        </w:numPr>
        <w:spacing w:line="360" w:lineRule="auto"/>
      </w:pPr>
      <w:r w:rsidRPr="0039503D">
        <w:t>SHAP Explainer – Feature Contribution Extraction</w:t>
      </w:r>
    </w:p>
    <w:p w14:paraId="1C56BA1D" w14:textId="77777777" w:rsidR="0039503D" w:rsidRPr="0039503D" w:rsidRDefault="0039503D" w:rsidP="002B54B7">
      <w:pPr>
        <w:spacing w:line="360" w:lineRule="auto"/>
      </w:pPr>
    </w:p>
    <w:p w14:paraId="462E9EAF" w14:textId="77777777" w:rsidR="0039503D" w:rsidRPr="0039503D" w:rsidRDefault="0039503D" w:rsidP="002B54B7">
      <w:pPr>
        <w:spacing w:line="360" w:lineRule="auto"/>
      </w:pPr>
      <w:r w:rsidRPr="0039503D">
        <w:lastRenderedPageBreak/>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78CF5EE3" w14:textId="77777777" w:rsidR="0039503D" w:rsidRPr="0039503D" w:rsidRDefault="0039503D" w:rsidP="002B54B7">
      <w:pPr>
        <w:pStyle w:val="Heading5"/>
        <w:spacing w:line="360" w:lineRule="auto"/>
      </w:pPr>
      <w:r w:rsidRPr="0039503D">
        <w:t>Route/Module</w:t>
      </w:r>
    </w:p>
    <w:p w14:paraId="46781397" w14:textId="77777777" w:rsidR="0039503D" w:rsidRPr="0039503D" w:rsidRDefault="0039503D" w:rsidP="002B54B7">
      <w:pPr>
        <w:spacing w:line="360" w:lineRule="auto"/>
      </w:pP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EBE941A" w14:textId="7E56A794"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7044B14A" w14:textId="77777777" w:rsidR="0039503D" w:rsidRPr="0039503D" w:rsidRDefault="0039503D" w:rsidP="002B54B7">
      <w:pPr>
        <w:spacing w:line="360" w:lineRule="auto"/>
      </w:pPr>
    </w:p>
    <w:p w14:paraId="165249DD" w14:textId="77777777" w:rsidR="0039503D" w:rsidRPr="0039503D" w:rsidRDefault="0039503D" w:rsidP="002B54B7">
      <w:pPr>
        <w:spacing w:line="360" w:lineRule="auto"/>
      </w:pPr>
      <w:r w:rsidRPr="0039503D">
        <w:t>A simple liveness probe. Useful for Render or any uptime monitor.</w:t>
      </w:r>
    </w:p>
    <w:p w14:paraId="6DE85F00" w14:textId="77777777" w:rsidR="0039503D" w:rsidRPr="0039503D" w:rsidRDefault="0039503D"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54A63B3D" w14:textId="1B6FE27B" w:rsidR="0039503D" w:rsidRPr="0039503D" w:rsidRDefault="0039503D" w:rsidP="002B54B7">
      <w:pPr>
        <w:pStyle w:val="Heading4"/>
        <w:numPr>
          <w:ilvl w:val="0"/>
          <w:numId w:val="28"/>
        </w:numPr>
        <w:spacing w:line="360" w:lineRule="auto"/>
      </w:pPr>
      <w:r w:rsidRPr="0039503D">
        <w:t xml:space="preserve">App bootstrap + CORS </w:t>
      </w:r>
    </w:p>
    <w:p w14:paraId="083B8248" w14:textId="77777777" w:rsidR="0039503D" w:rsidRPr="0039503D" w:rsidRDefault="0039503D" w:rsidP="002B54B7">
      <w:pPr>
        <w:spacing w:line="360" w:lineRule="auto"/>
      </w:pP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lastRenderedPageBreak/>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1070D0B6" w14:textId="41AA4C33" w:rsidR="00E06264" w:rsidRDefault="00E06264" w:rsidP="002B54B7">
      <w:pPr>
        <w:pStyle w:val="Heading2"/>
        <w:spacing w:before="120" w:after="120" w:line="360" w:lineRule="auto"/>
      </w:pPr>
      <w:r>
        <w:t>6.4 Deployment Setup</w:t>
      </w:r>
    </w:p>
    <w:p w14:paraId="53038E9D" w14:textId="77777777" w:rsidR="00E06264" w:rsidRDefault="00E06264" w:rsidP="002B54B7">
      <w:pPr>
        <w:spacing w:line="360" w:lineRule="auto"/>
      </w:pP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lastRenderedPageBreak/>
        <w:t>Flask Backend</w:t>
      </w:r>
      <w:r>
        <w:t xml:space="preserve"> → Render</w:t>
      </w:r>
    </w:p>
    <w:p w14:paraId="269C279F" w14:textId="77777777" w:rsidR="00E06264" w:rsidRDefault="00E06264" w:rsidP="002B54B7">
      <w:pPr>
        <w:numPr>
          <w:ilvl w:val="0"/>
          <w:numId w:val="114"/>
        </w:numPr>
        <w:spacing w:before="120" w:after="120" w:line="360" w:lineRule="auto"/>
      </w:pPr>
      <w:r>
        <w:rPr>
          <w:b/>
          <w:bCs/>
        </w:rPr>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628C5A41" w14:textId="7FE0D0E3" w:rsidR="00A22E2C" w:rsidRDefault="00A22E2C" w:rsidP="002B54B7">
      <w:pPr>
        <w:pStyle w:val="Heading2"/>
        <w:spacing w:before="120" w:after="120" w:line="360" w:lineRule="auto"/>
      </w:pPr>
      <w:r>
        <w:t>6.</w:t>
      </w:r>
      <w:r w:rsidR="00CB0275">
        <w:t>5</w:t>
      </w:r>
      <w:r>
        <w:t xml:space="preserve"> Additional Setup and Configuration</w:t>
      </w:r>
    </w:p>
    <w:p w14:paraId="3D6F64A7" w14:textId="77777777" w:rsidR="00A22E2C" w:rsidRDefault="00A22E2C" w:rsidP="002B54B7">
      <w:pPr>
        <w:spacing w:line="360" w:lineRule="auto"/>
      </w:pP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47ABB36A" w14:textId="77777777" w:rsidR="00CB0275" w:rsidRDefault="00CB0275" w:rsidP="002B54B7">
      <w:pPr>
        <w:pStyle w:val="Heading2"/>
        <w:spacing w:before="120" w:after="120" w:line="360" w:lineRule="auto"/>
      </w:pPr>
      <w:r>
        <w:t>6.6 Challenges Faced</w:t>
      </w:r>
    </w:p>
    <w:p w14:paraId="210ECE5D" w14:textId="77777777" w:rsidR="00CB0275" w:rsidRDefault="00CB0275" w:rsidP="002B54B7">
      <w:pPr>
        <w:spacing w:line="360" w:lineRule="auto"/>
      </w:pP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1741A226" w14:textId="77777777" w:rsidR="00CB0275" w:rsidRDefault="00CB0275" w:rsidP="002B54B7">
      <w:pPr>
        <w:pStyle w:val="Heading3"/>
        <w:spacing w:before="240" w:after="120" w:line="360" w:lineRule="auto"/>
      </w:pPr>
      <w:r>
        <w:t>1. Flask Backend Deployment &amp; Memory Limits</w:t>
      </w:r>
    </w:p>
    <w:p w14:paraId="4BF644AD" w14:textId="77777777" w:rsidR="00CB0275" w:rsidRDefault="00CB0275" w:rsidP="002B54B7">
      <w:pPr>
        <w:spacing w:line="360" w:lineRule="auto"/>
      </w:pP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w:t>
      </w:r>
      <w:r>
        <w:lastRenderedPageBreak/>
        <w:t>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293B469B" w14:textId="77777777" w:rsidR="00CB0275" w:rsidRDefault="00CB0275" w:rsidP="002B54B7">
      <w:pPr>
        <w:pStyle w:val="Heading3"/>
        <w:spacing w:before="240" w:after="120" w:line="360" w:lineRule="auto"/>
      </w:pPr>
      <w:r>
        <w:t>2. FAQ Answering Module Issues</w:t>
      </w:r>
    </w:p>
    <w:p w14:paraId="6210830C" w14:textId="77777777" w:rsidR="00CB0275" w:rsidRDefault="00CB0275" w:rsidP="002B54B7">
      <w:pPr>
        <w:spacing w:line="360" w:lineRule="auto"/>
      </w:pP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5B1338C6" w14:textId="77777777" w:rsidR="00CB0275" w:rsidRDefault="00CB0275" w:rsidP="002B54B7">
      <w:pPr>
        <w:pStyle w:val="Heading3"/>
        <w:spacing w:before="240" w:after="120" w:line="360" w:lineRule="auto"/>
      </w:pPr>
      <w:r>
        <w:t>3. SHAP Computation Delays</w:t>
      </w:r>
    </w:p>
    <w:p w14:paraId="0B75F227" w14:textId="77777777" w:rsidR="00CB0275" w:rsidRDefault="00CB0275" w:rsidP="002B54B7">
      <w:pPr>
        <w:spacing w:line="360" w:lineRule="auto"/>
      </w:pP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2B30AF9A" w14:textId="77777777" w:rsidR="00CB0275" w:rsidRDefault="00CB0275" w:rsidP="002B54B7">
      <w:pPr>
        <w:pStyle w:val="Heading3"/>
        <w:spacing w:before="240" w:after="120" w:line="360" w:lineRule="auto"/>
      </w:pPr>
      <w:r>
        <w:t>4. ChatGPT Rate Limits</w:t>
      </w:r>
    </w:p>
    <w:p w14:paraId="05CD73E7" w14:textId="77777777" w:rsidR="00CB0275" w:rsidRDefault="00CB0275" w:rsidP="002B54B7">
      <w:pPr>
        <w:spacing w:line="360" w:lineRule="auto"/>
      </w:pPr>
    </w:p>
    <w:p w14:paraId="35E406F0" w14:textId="77777777" w:rsidR="00CB0275" w:rsidRDefault="00CB0275" w:rsidP="002B54B7">
      <w:pPr>
        <w:spacing w:line="360" w:lineRule="auto"/>
      </w:pPr>
      <w:r>
        <w:lastRenderedPageBreak/>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5A32E4A6" w14:textId="77777777" w:rsidR="00CB0275" w:rsidRDefault="00CB0275" w:rsidP="002B54B7">
      <w:pPr>
        <w:pStyle w:val="Heading3"/>
        <w:spacing w:before="240" w:after="120" w:line="360" w:lineRule="auto"/>
      </w:pPr>
      <w:r>
        <w:t>5. Free-Tier Platform Inactivity Shutdowns</w:t>
      </w:r>
    </w:p>
    <w:p w14:paraId="6D7A9E53" w14:textId="77777777" w:rsidR="00CB0275" w:rsidRDefault="00CB0275" w:rsidP="002B54B7">
      <w:pPr>
        <w:spacing w:line="360" w:lineRule="auto"/>
      </w:pP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44B4FEB5" w14:textId="6B3C8B2F" w:rsidR="00607733" w:rsidRDefault="00607733" w:rsidP="002B54B7">
      <w:pPr>
        <w:pStyle w:val="Heading2"/>
        <w:spacing w:before="120" w:after="120" w:line="360" w:lineRule="auto"/>
      </w:pPr>
      <w:r>
        <w:t>6.5 Deployment Setup</w:t>
      </w:r>
    </w:p>
    <w:p w14:paraId="6E9C351A" w14:textId="77777777" w:rsidR="00607733" w:rsidRDefault="00607733" w:rsidP="002B54B7">
      <w:pPr>
        <w:spacing w:line="360" w:lineRule="auto"/>
      </w:pP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lastRenderedPageBreak/>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0EF10D13" w14:textId="77777777" w:rsidR="007900C2" w:rsidRDefault="007900C2" w:rsidP="002B54B7">
      <w:pPr>
        <w:pStyle w:val="Heading2"/>
        <w:spacing w:before="120" w:after="120" w:line="360" w:lineRule="auto"/>
      </w:pPr>
      <w:r>
        <w:t>6.6 Additional Setup and Configuration</w:t>
      </w:r>
    </w:p>
    <w:p w14:paraId="508F4F31" w14:textId="77777777" w:rsidR="007900C2" w:rsidRDefault="007900C2" w:rsidP="002B54B7">
      <w:pPr>
        <w:spacing w:line="360" w:lineRule="auto"/>
      </w:pP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12785B5F" w14:textId="1FB35707" w:rsidR="00F332A7" w:rsidRPr="00F332A7" w:rsidRDefault="00F332A7" w:rsidP="002B54B7">
      <w:pPr>
        <w:pStyle w:val="Heading2"/>
        <w:spacing w:line="360" w:lineRule="auto"/>
      </w:pPr>
      <w:r w:rsidRPr="00F332A7">
        <w:t>6.</w:t>
      </w:r>
      <w:r w:rsidR="00A90C94">
        <w:t>6</w:t>
      </w:r>
      <w:r w:rsidRPr="00F332A7">
        <w:t xml:space="preserve"> Challenges Faced</w:t>
      </w:r>
    </w:p>
    <w:p w14:paraId="2E55FB78" w14:textId="77777777" w:rsidR="00F332A7" w:rsidRDefault="00F332A7" w:rsidP="002B54B7">
      <w:pPr>
        <w:spacing w:line="360" w:lineRule="auto"/>
      </w:pPr>
    </w:p>
    <w:p w14:paraId="339CE7A9" w14:textId="77777777" w:rsidR="00F332A7" w:rsidRDefault="00F332A7" w:rsidP="002B54B7">
      <w:pPr>
        <w:spacing w:line="360" w:lineRule="auto"/>
      </w:pPr>
      <w:r>
        <w:t xml:space="preserve">Several challenges came during the development process, and a few of them landed harder than expected. They did not come one by one. Sometimes they appeared all at once. Some of </w:t>
      </w:r>
      <w:r>
        <w:lastRenderedPageBreak/>
        <w:t>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58952503" w14:textId="77777777" w:rsidR="00F332A7" w:rsidRPr="00F332A7" w:rsidRDefault="00F332A7" w:rsidP="002B54B7">
      <w:pPr>
        <w:pStyle w:val="Heading3"/>
        <w:spacing w:line="360" w:lineRule="auto"/>
      </w:pPr>
      <w:r w:rsidRPr="00F332A7">
        <w:t>1. Flask Backend Deployment &amp; Memory Limits</w:t>
      </w:r>
    </w:p>
    <w:p w14:paraId="6CB9BBE7" w14:textId="77777777" w:rsidR="00F332A7" w:rsidRDefault="00F332A7" w:rsidP="002B54B7">
      <w:pPr>
        <w:spacing w:line="360" w:lineRule="auto"/>
      </w:pPr>
    </w:p>
    <w:p w14:paraId="2C6A88A0" w14:textId="77777777" w:rsidR="00F332A7" w:rsidRDefault="00F332A7" w:rsidP="002B54B7">
      <w:pPr>
        <w:spacing w:line="360" w:lineRule="auto"/>
      </w:pPr>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6C504BA4" w14:textId="77777777" w:rsidR="00F332A7" w:rsidRPr="00F332A7" w:rsidRDefault="00F332A7" w:rsidP="002B54B7">
      <w:pPr>
        <w:pStyle w:val="Heading3"/>
        <w:spacing w:line="360" w:lineRule="auto"/>
      </w:pPr>
      <w:r w:rsidRPr="00F332A7">
        <w:t>2. FAQ Answering Module Issues</w:t>
      </w:r>
    </w:p>
    <w:p w14:paraId="5F72D2EE" w14:textId="77777777" w:rsidR="00F332A7" w:rsidRDefault="00F332A7" w:rsidP="002B54B7">
      <w:pPr>
        <w:spacing w:line="360" w:lineRule="auto"/>
      </w:pP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77CEA3CD" w14:textId="77777777" w:rsidR="00F332A7" w:rsidRPr="00F332A7" w:rsidRDefault="00F332A7" w:rsidP="002B54B7">
      <w:pPr>
        <w:pStyle w:val="Heading3"/>
        <w:spacing w:line="360" w:lineRule="auto"/>
      </w:pPr>
      <w:r w:rsidRPr="00F332A7">
        <w:t>3. SHAP Computation Delays</w:t>
      </w:r>
    </w:p>
    <w:p w14:paraId="4D6EDAEB" w14:textId="77777777" w:rsidR="00F332A7" w:rsidRDefault="00F332A7" w:rsidP="002B54B7">
      <w:pPr>
        <w:spacing w:line="360" w:lineRule="auto"/>
      </w:pPr>
    </w:p>
    <w:p w14:paraId="30D15558" w14:textId="77777777" w:rsidR="00F332A7" w:rsidRDefault="00F332A7" w:rsidP="002B54B7">
      <w:pPr>
        <w:spacing w:line="360" w:lineRule="auto"/>
      </w:pPr>
      <w:r>
        <w:t xml:space="preserve">Another slor point appeared inside the SHAP computations. SHAP is powerful, but it can be heavy, and the explanations took longer than expected. Especially when many engineered </w:t>
      </w:r>
      <w:r>
        <w:lastRenderedPageBreak/>
        <w:t>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1A9B49D1" w14:textId="77777777" w:rsidR="00F332A7" w:rsidRPr="00F332A7" w:rsidRDefault="00F332A7" w:rsidP="002B54B7">
      <w:pPr>
        <w:pStyle w:val="Heading3"/>
        <w:spacing w:line="360" w:lineRule="auto"/>
      </w:pPr>
      <w:r w:rsidRPr="00F332A7">
        <w:t>4. ChatGPT Rate Limits</w:t>
      </w:r>
    </w:p>
    <w:p w14:paraId="526B8CB9" w14:textId="77777777" w:rsidR="00F332A7" w:rsidRDefault="00F332A7" w:rsidP="002B54B7">
      <w:pPr>
        <w:spacing w:line="360" w:lineRule="auto"/>
      </w:pP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438A1DE6" w14:textId="77777777" w:rsidR="00F332A7" w:rsidRPr="00F332A7" w:rsidRDefault="00F332A7" w:rsidP="002B54B7">
      <w:pPr>
        <w:pStyle w:val="Heading3"/>
        <w:spacing w:line="360" w:lineRule="auto"/>
      </w:pPr>
      <w:r w:rsidRPr="00F332A7">
        <w:t>5. Free-Tier Platform Inactivity Shutdowns</w:t>
      </w:r>
    </w:p>
    <w:p w14:paraId="24A9E93B" w14:textId="77777777" w:rsidR="00F332A7" w:rsidRDefault="00F332A7" w:rsidP="002B54B7">
      <w:pPr>
        <w:spacing w:line="360" w:lineRule="auto"/>
      </w:pP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2B54B7">
      <w:pPr>
        <w:spacing w:line="360" w:lineRule="auto"/>
      </w:pPr>
    </w:p>
    <w:p w14:paraId="0A626FB9" w14:textId="77777777" w:rsidR="00F332A7"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2B54B7">
      <w:pPr>
        <w:spacing w:line="360" w:lineRule="auto"/>
      </w:pPr>
    </w:p>
    <w:p w14:paraId="1FBB0FFC" w14:textId="77777777" w:rsidR="00F332A7" w:rsidRDefault="00F332A7" w:rsidP="002B54B7">
      <w:pPr>
        <w:spacing w:line="360" w:lineRule="auto"/>
      </w:pPr>
    </w:p>
    <w:p w14:paraId="66610AB0" w14:textId="77777777" w:rsidR="00F332A7" w:rsidRDefault="00F332A7" w:rsidP="002B54B7">
      <w:pPr>
        <w:spacing w:line="360" w:lineRule="auto"/>
      </w:pPr>
    </w:p>
    <w:p w14:paraId="1BCAFCA0" w14:textId="77777777" w:rsidR="00F332A7" w:rsidRDefault="00F332A7" w:rsidP="002B54B7">
      <w:pPr>
        <w:spacing w:line="360" w:lineRule="auto"/>
        <w:rPr>
          <w:lang w:val="en-US"/>
        </w:rPr>
      </w:pPr>
    </w:p>
    <w:p w14:paraId="46FFEC49" w14:textId="77777777" w:rsidR="003B75F2" w:rsidRDefault="003B75F2" w:rsidP="002B54B7">
      <w:pPr>
        <w:spacing w:line="360" w:lineRule="auto"/>
        <w:rPr>
          <w:lang w:val="en-US"/>
        </w:rPr>
      </w:pPr>
    </w:p>
    <w:p w14:paraId="41376E74" w14:textId="77777777" w:rsidR="003B75F2" w:rsidRDefault="003B75F2" w:rsidP="002B54B7">
      <w:pPr>
        <w:spacing w:line="360" w:lineRule="auto"/>
        <w:rPr>
          <w:lang w:val="en-US"/>
        </w:rPr>
      </w:pPr>
    </w:p>
    <w:p w14:paraId="23DC452B" w14:textId="77777777" w:rsidR="003B75F2" w:rsidRDefault="003B75F2" w:rsidP="002B54B7">
      <w:pPr>
        <w:spacing w:line="360" w:lineRule="auto"/>
        <w:rPr>
          <w:lang w:val="en-US"/>
        </w:rPr>
      </w:pPr>
    </w:p>
    <w:p w14:paraId="0E8DBEE8" w14:textId="77777777" w:rsidR="003B75F2" w:rsidRDefault="003B75F2" w:rsidP="002B54B7">
      <w:pPr>
        <w:spacing w:line="360" w:lineRule="auto"/>
        <w:rPr>
          <w:lang w:val="en-US"/>
        </w:rPr>
      </w:pPr>
    </w:p>
    <w:p w14:paraId="5D06BD1C" w14:textId="77777777" w:rsidR="003B75F2" w:rsidRDefault="003B75F2" w:rsidP="002B54B7">
      <w:pPr>
        <w:spacing w:line="360" w:lineRule="auto"/>
        <w:rPr>
          <w:lang w:val="en-US"/>
        </w:rPr>
      </w:pPr>
    </w:p>
    <w:p w14:paraId="02B11989" w14:textId="77777777" w:rsidR="003B75F2" w:rsidRDefault="003B75F2" w:rsidP="002B54B7">
      <w:pPr>
        <w:spacing w:line="360" w:lineRule="auto"/>
        <w:rPr>
          <w:lang w:val="en-US"/>
        </w:rPr>
      </w:pPr>
    </w:p>
    <w:p w14:paraId="69DC4201" w14:textId="77777777" w:rsidR="003B75F2" w:rsidRDefault="003B75F2" w:rsidP="002B54B7">
      <w:pPr>
        <w:spacing w:line="360" w:lineRule="auto"/>
        <w:rPr>
          <w:lang w:val="en-US"/>
        </w:rPr>
      </w:pPr>
    </w:p>
    <w:p w14:paraId="5A489715" w14:textId="77777777" w:rsidR="003B75F2" w:rsidRDefault="003B75F2" w:rsidP="002B54B7">
      <w:pPr>
        <w:spacing w:line="360" w:lineRule="auto"/>
        <w:rPr>
          <w:lang w:val="en-US"/>
        </w:rPr>
      </w:pPr>
    </w:p>
    <w:p w14:paraId="72B5259A" w14:textId="77777777" w:rsidR="003B75F2" w:rsidRDefault="003B75F2" w:rsidP="002B54B7">
      <w:pPr>
        <w:spacing w:line="360" w:lineRule="auto"/>
        <w:rPr>
          <w:lang w:val="en-US"/>
        </w:rPr>
      </w:pPr>
    </w:p>
    <w:p w14:paraId="3563E602" w14:textId="77777777" w:rsidR="003B75F2" w:rsidRDefault="003B75F2" w:rsidP="002B54B7">
      <w:pPr>
        <w:spacing w:line="360" w:lineRule="auto"/>
        <w:rPr>
          <w:lang w:val="en-US"/>
        </w:rPr>
      </w:pPr>
    </w:p>
    <w:p w14:paraId="298B87AF" w14:textId="77777777" w:rsidR="003B75F2" w:rsidRDefault="003B75F2" w:rsidP="002B54B7">
      <w:pPr>
        <w:spacing w:line="360" w:lineRule="auto"/>
        <w:rPr>
          <w:lang w:val="en-US"/>
        </w:rPr>
      </w:pPr>
    </w:p>
    <w:p w14:paraId="1E250805" w14:textId="77777777" w:rsidR="003B75F2" w:rsidRDefault="003B75F2" w:rsidP="002B54B7">
      <w:pPr>
        <w:spacing w:line="360" w:lineRule="auto"/>
        <w:rPr>
          <w:lang w:val="en-US"/>
        </w:rPr>
      </w:pPr>
    </w:p>
    <w:p w14:paraId="6ACE1DF9" w14:textId="77777777" w:rsidR="003B75F2" w:rsidRDefault="003B75F2" w:rsidP="002B54B7">
      <w:pPr>
        <w:spacing w:line="360" w:lineRule="auto"/>
        <w:rPr>
          <w:lang w:val="en-US"/>
        </w:rPr>
      </w:pPr>
    </w:p>
    <w:p w14:paraId="1B68FE27" w14:textId="77777777" w:rsidR="003B75F2" w:rsidRDefault="003B75F2" w:rsidP="002B54B7">
      <w:pPr>
        <w:spacing w:line="360" w:lineRule="auto"/>
        <w:rPr>
          <w:lang w:val="en-US"/>
        </w:rPr>
      </w:pPr>
    </w:p>
    <w:p w14:paraId="3C3D29B7" w14:textId="77777777" w:rsidR="003B75F2" w:rsidRDefault="003B75F2" w:rsidP="002B54B7">
      <w:pPr>
        <w:spacing w:line="360" w:lineRule="auto"/>
        <w:rPr>
          <w:lang w:val="en-US"/>
        </w:rPr>
      </w:pPr>
    </w:p>
    <w:p w14:paraId="7E181292" w14:textId="77777777" w:rsidR="003B75F2" w:rsidRDefault="003B75F2" w:rsidP="002B54B7">
      <w:pPr>
        <w:spacing w:line="360" w:lineRule="auto"/>
        <w:rPr>
          <w:lang w:val="en-US"/>
        </w:rPr>
      </w:pPr>
    </w:p>
    <w:p w14:paraId="55194092" w14:textId="77777777" w:rsidR="003B75F2" w:rsidRDefault="003B75F2" w:rsidP="002B54B7">
      <w:pPr>
        <w:spacing w:line="360" w:lineRule="auto"/>
        <w:rPr>
          <w:lang w:val="en-US"/>
        </w:rPr>
      </w:pPr>
    </w:p>
    <w:p w14:paraId="53AF1915" w14:textId="77777777" w:rsidR="003B75F2" w:rsidRDefault="003B75F2" w:rsidP="002B54B7">
      <w:pPr>
        <w:spacing w:line="360" w:lineRule="auto"/>
        <w:rPr>
          <w:lang w:val="en-US"/>
        </w:rPr>
      </w:pPr>
    </w:p>
    <w:p w14:paraId="71088DA4" w14:textId="77777777" w:rsidR="003B75F2" w:rsidRDefault="003B75F2" w:rsidP="002B54B7">
      <w:pPr>
        <w:spacing w:line="360" w:lineRule="auto"/>
        <w:rPr>
          <w:lang w:val="en-US"/>
        </w:rPr>
      </w:pPr>
    </w:p>
    <w:p w14:paraId="4E5627B2" w14:textId="77777777" w:rsidR="003B75F2" w:rsidRDefault="003B75F2" w:rsidP="002B54B7">
      <w:pPr>
        <w:spacing w:line="360" w:lineRule="auto"/>
        <w:rPr>
          <w:lang w:val="en-US"/>
        </w:rPr>
      </w:pPr>
    </w:p>
    <w:p w14:paraId="0D39A33E" w14:textId="77777777" w:rsidR="003B75F2" w:rsidRDefault="003B75F2" w:rsidP="002B54B7">
      <w:pPr>
        <w:spacing w:line="360" w:lineRule="auto"/>
        <w:rPr>
          <w:lang w:val="en-US"/>
        </w:rPr>
      </w:pPr>
    </w:p>
    <w:p w14:paraId="44F0F4AB" w14:textId="77777777" w:rsidR="003B75F2" w:rsidRDefault="003B75F2" w:rsidP="002B54B7">
      <w:pPr>
        <w:spacing w:line="360" w:lineRule="auto"/>
        <w:rPr>
          <w:lang w:val="en-US"/>
        </w:rPr>
      </w:pPr>
    </w:p>
    <w:p w14:paraId="3FD6F3A4" w14:textId="77777777" w:rsidR="003B75F2" w:rsidRDefault="003B75F2" w:rsidP="002B54B7">
      <w:pPr>
        <w:spacing w:line="360" w:lineRule="auto"/>
        <w:rPr>
          <w:lang w:val="en-US"/>
        </w:rPr>
      </w:pPr>
    </w:p>
    <w:p w14:paraId="25FDA84D" w14:textId="77777777" w:rsidR="003B75F2" w:rsidRDefault="003B75F2" w:rsidP="002B54B7">
      <w:pPr>
        <w:spacing w:line="360" w:lineRule="auto"/>
        <w:rPr>
          <w:lang w:val="en-US"/>
        </w:rPr>
      </w:pPr>
    </w:p>
    <w:p w14:paraId="001C3C92" w14:textId="77777777" w:rsidR="003B75F2" w:rsidRDefault="003B75F2" w:rsidP="002B54B7">
      <w:pPr>
        <w:spacing w:line="360" w:lineRule="auto"/>
        <w:rPr>
          <w:lang w:val="en-US"/>
        </w:rPr>
      </w:pPr>
    </w:p>
    <w:p w14:paraId="4A3983F9" w14:textId="0881CEDE" w:rsidR="003B75F2" w:rsidRDefault="00054F3D" w:rsidP="002B54B7">
      <w:pPr>
        <w:spacing w:line="360" w:lineRule="auto"/>
        <w:rPr>
          <w:lang w:val="en-US"/>
        </w:rPr>
      </w:pPr>
      <w:r w:rsidRPr="00054F3D">
        <w:rPr>
          <w:noProof/>
          <w14:ligatures w14:val="standardContextual"/>
        </w:rPr>
        <w:pict w14:anchorId="2EA44EB2">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7D4B7008" w14:textId="77E86C23" w:rsidR="00CE44A9" w:rsidRPr="00CE44A9" w:rsidRDefault="00CE44A9" w:rsidP="002B54B7">
      <w:pPr>
        <w:pStyle w:val="Heading2"/>
        <w:spacing w:line="360" w:lineRule="auto"/>
      </w:pPr>
      <w:r>
        <w:t>7.1 Model Testing</w:t>
      </w:r>
    </w:p>
    <w:p w14:paraId="682D1520" w14:textId="77777777" w:rsidR="003B75F2" w:rsidRDefault="003B75F2" w:rsidP="002B54B7">
      <w:pPr>
        <w:spacing w:line="360" w:lineRule="auto"/>
        <w:rPr>
          <w:lang w:val="en-US"/>
        </w:rPr>
      </w:pPr>
    </w:p>
    <w:p w14:paraId="4FF17D9F" w14:textId="28FA4583" w:rsidR="003B75F2" w:rsidRPr="00CE44A9" w:rsidRDefault="00CE44A9" w:rsidP="002B54B7">
      <w:pPr>
        <w:spacing w:line="360" w:lineRule="auto"/>
      </w:pPr>
      <w:r>
        <w:t xml:space="preserve">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w:t>
      </w:r>
      <w:r>
        <w:lastRenderedPageBreak/>
        <w:t>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2BA5E75" w14:textId="77777777" w:rsidR="00CE44A9" w:rsidRDefault="00CE44A9" w:rsidP="002B54B7">
      <w:pPr>
        <w:pStyle w:val="Heading3"/>
        <w:spacing w:line="360" w:lineRule="auto"/>
      </w:pPr>
      <w:r>
        <w:t>7.2.1 Functional Requirement Testing</w:t>
      </w:r>
    </w:p>
    <w:p w14:paraId="3DC8F86C" w14:textId="77777777" w:rsidR="003B75F2" w:rsidRDefault="003B75F2" w:rsidP="002B54B7">
      <w:pPr>
        <w:spacing w:line="360" w:lineRule="auto"/>
        <w:rPr>
          <w:lang w:val="en-US"/>
        </w:rPr>
      </w:pP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53DDD7E2" w14:textId="03997379" w:rsidR="000A05CD" w:rsidRDefault="000A05CD" w:rsidP="002B54B7">
      <w:pPr>
        <w:pStyle w:val="Heading5"/>
        <w:spacing w:line="360" w:lineRule="auto"/>
      </w:pPr>
      <w:r>
        <w:t>Prerequisites</w:t>
      </w:r>
    </w:p>
    <w:p w14:paraId="478A1A0A" w14:textId="77777777" w:rsidR="008F0D4E" w:rsidRPr="008F0D4E" w:rsidRDefault="008F0D4E" w:rsidP="002B54B7">
      <w:pPr>
        <w:spacing w:line="360" w:lineRule="auto"/>
      </w:pP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031DFEF2" w14:textId="30EF9384" w:rsidR="003B6314" w:rsidRDefault="003B6314" w:rsidP="002B54B7">
      <w:pPr>
        <w:pStyle w:val="Heading5"/>
        <w:spacing w:line="360" w:lineRule="auto"/>
      </w:pPr>
      <w:r w:rsidRPr="009608DB">
        <w:t>Test Data</w:t>
      </w:r>
    </w:p>
    <w:p w14:paraId="147F9169" w14:textId="77777777" w:rsidR="008F0D4E" w:rsidRPr="008F0D4E" w:rsidRDefault="008F0D4E" w:rsidP="002B54B7">
      <w:pPr>
        <w:spacing w:line="360" w:lineRule="auto"/>
      </w:pP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3A70FF15" w14:textId="77777777" w:rsidR="00977785" w:rsidRDefault="00977785" w:rsidP="002B54B7">
      <w:pPr>
        <w:pStyle w:val="Heading5"/>
        <w:spacing w:line="360" w:lineRule="auto"/>
      </w:pPr>
      <w:r w:rsidRPr="00977785">
        <w:t>Steps and Results</w:t>
      </w:r>
    </w:p>
    <w:p w14:paraId="6958ED82" w14:textId="77777777" w:rsidR="00977785" w:rsidRDefault="0097778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lastRenderedPageBreak/>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2B54B7">
      <w:pPr>
        <w:spacing w:line="360" w:lineRule="auto"/>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2B54B7">
      <w:pPr>
        <w:spacing w:line="360" w:lineRule="auto"/>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2B54B7">
      <w:pPr>
        <w:spacing w:line="360" w:lineRule="auto"/>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52944CC7" w14:textId="77777777" w:rsidR="00973A76" w:rsidRDefault="00973A76" w:rsidP="002B54B7">
      <w:pPr>
        <w:pStyle w:val="Heading4"/>
        <w:spacing w:line="360" w:lineRule="auto"/>
      </w:pPr>
      <w:r>
        <w:t>Test Case FT-02 - Submit Loan Form (FR2)</w:t>
      </w:r>
    </w:p>
    <w:p w14:paraId="769BE882" w14:textId="77777777" w:rsidR="00973A76" w:rsidRDefault="00973A76"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2AC0CDDE" w14:textId="490C9ABF" w:rsidR="00973A76" w:rsidRDefault="009608DB" w:rsidP="002B54B7">
      <w:pPr>
        <w:pStyle w:val="Heading5"/>
        <w:spacing w:line="360" w:lineRule="auto"/>
      </w:pPr>
      <w:r>
        <w:t>Prerequisites</w:t>
      </w:r>
    </w:p>
    <w:p w14:paraId="3CFA0637" w14:textId="77777777" w:rsidR="00FA344B" w:rsidRPr="00FA344B" w:rsidRDefault="00FA344B" w:rsidP="002B54B7">
      <w:pPr>
        <w:spacing w:line="360" w:lineRule="auto"/>
      </w:pP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4F66DE6" w14:textId="77777777" w:rsidR="009608DB" w:rsidRDefault="009608DB" w:rsidP="002B54B7">
      <w:pPr>
        <w:pStyle w:val="Heading5"/>
        <w:spacing w:line="360" w:lineRule="auto"/>
      </w:pPr>
      <w:r>
        <w:t>Test Data</w:t>
      </w:r>
    </w:p>
    <w:p w14:paraId="025B8DB8" w14:textId="77777777" w:rsidR="00FA344B" w:rsidRPr="00FA344B" w:rsidRDefault="00FA344B" w:rsidP="002B54B7">
      <w:pPr>
        <w:spacing w:line="360" w:lineRule="auto"/>
      </w:pP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65D92877" w14:textId="77777777" w:rsidR="009608DB" w:rsidRDefault="009608DB" w:rsidP="002B54B7">
      <w:pPr>
        <w:pStyle w:val="Heading5"/>
        <w:spacing w:line="360" w:lineRule="auto"/>
      </w:pPr>
      <w:r>
        <w:t>Steps and Results</w:t>
      </w:r>
    </w:p>
    <w:p w14:paraId="09D02939" w14:textId="77777777" w:rsidR="009608DB" w:rsidRDefault="009608D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B54B7">
      <w:pPr>
        <w:spacing w:line="360" w:lineRule="auto"/>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2B54B7">
      <w:pPr>
        <w:spacing w:line="360" w:lineRule="auto"/>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399F351F" w14:textId="77777777" w:rsidR="00E76F81" w:rsidRDefault="00E76F81" w:rsidP="002B54B7">
      <w:pPr>
        <w:pStyle w:val="Heading4"/>
        <w:spacing w:line="360" w:lineRule="auto"/>
      </w:pPr>
      <w:r>
        <w:t>Test Case FT-03 - Generate SHAP Explanations (FR3)</w:t>
      </w:r>
    </w:p>
    <w:p w14:paraId="42125542" w14:textId="77777777" w:rsidR="00E76F81" w:rsidRDefault="00E76F8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0C53815A" w14:textId="77777777" w:rsidR="006338BA" w:rsidRDefault="006338BA" w:rsidP="002B54B7">
      <w:pPr>
        <w:pStyle w:val="Heading5"/>
        <w:spacing w:line="360" w:lineRule="auto"/>
      </w:pPr>
      <w:r>
        <w:t>Prerequisites</w:t>
      </w:r>
    </w:p>
    <w:p w14:paraId="14983B4E" w14:textId="77777777" w:rsidR="00FA344B" w:rsidRPr="00FA344B" w:rsidRDefault="00FA344B" w:rsidP="002B54B7">
      <w:pPr>
        <w:spacing w:line="360" w:lineRule="auto"/>
      </w:pP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4C176B9E" w14:textId="77777777" w:rsidR="006338BA" w:rsidRDefault="006338BA" w:rsidP="002B54B7">
      <w:pPr>
        <w:pStyle w:val="Heading5"/>
        <w:spacing w:line="360" w:lineRule="auto"/>
      </w:pPr>
      <w:r>
        <w:t>Test Data</w:t>
      </w:r>
    </w:p>
    <w:p w14:paraId="28EE6349" w14:textId="77777777" w:rsidR="00FA344B" w:rsidRPr="00FA344B" w:rsidRDefault="00FA344B" w:rsidP="002B54B7">
      <w:pPr>
        <w:spacing w:line="360" w:lineRule="auto"/>
      </w:pP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051A60D1" w14:textId="77777777" w:rsidR="006338BA" w:rsidRDefault="006338BA" w:rsidP="002B54B7">
      <w:pPr>
        <w:pStyle w:val="Heading5"/>
        <w:spacing w:line="360" w:lineRule="auto"/>
      </w:pPr>
      <w:r>
        <w:t>Steps and Results</w:t>
      </w:r>
    </w:p>
    <w:p w14:paraId="3FCC6F3E" w14:textId="77777777" w:rsidR="006338BA" w:rsidRPr="006338BA" w:rsidRDefault="006338BA"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2B54B7">
      <w:pPr>
        <w:spacing w:line="360" w:lineRule="auto"/>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2B54B7">
      <w:pPr>
        <w:spacing w:line="360" w:lineRule="auto"/>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2B54B7">
      <w:pPr>
        <w:pStyle w:val="Heading4"/>
        <w:spacing w:line="360" w:lineRule="auto"/>
      </w:pPr>
      <w:r w:rsidRPr="001B2D60">
        <w:t>Test Case FT-04 – FAQ Answering (FR4)</w:t>
      </w:r>
    </w:p>
    <w:p w14:paraId="1BF6FE8D"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175DD0FE" w14:textId="28150279" w:rsidR="001B2D60" w:rsidRDefault="001B2D60" w:rsidP="002B54B7">
      <w:pPr>
        <w:pStyle w:val="Heading5"/>
        <w:spacing w:line="360" w:lineRule="auto"/>
      </w:pPr>
      <w:r>
        <w:t>Prerequisites</w:t>
      </w:r>
    </w:p>
    <w:p w14:paraId="74F5F207" w14:textId="77777777" w:rsidR="00FA344B" w:rsidRPr="00FA344B" w:rsidRDefault="00FA344B" w:rsidP="002B54B7">
      <w:pPr>
        <w:spacing w:line="360" w:lineRule="auto"/>
      </w:pP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5E09FBCB" w14:textId="22FB91CC" w:rsidR="001B2D60" w:rsidRDefault="001B2D60" w:rsidP="002B54B7">
      <w:pPr>
        <w:pStyle w:val="Heading5"/>
        <w:spacing w:line="360" w:lineRule="auto"/>
      </w:pPr>
      <w:r>
        <w:t>Test Data</w:t>
      </w:r>
    </w:p>
    <w:p w14:paraId="7C7787A1" w14:textId="77777777" w:rsidR="00FA344B" w:rsidRPr="00FA344B" w:rsidRDefault="00FA344B" w:rsidP="002B54B7">
      <w:pPr>
        <w:spacing w:line="360" w:lineRule="auto"/>
      </w:pP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3CDE9F9B" w14:textId="77777777" w:rsidR="00FA344B" w:rsidRDefault="00FA344B" w:rsidP="002B54B7">
      <w:pPr>
        <w:pStyle w:val="Heading5"/>
        <w:spacing w:line="360" w:lineRule="auto"/>
      </w:pPr>
      <w:r>
        <w:t>Steps and Results</w:t>
      </w:r>
    </w:p>
    <w:p w14:paraId="4EEFFC89" w14:textId="77777777" w:rsidR="00FA344B" w:rsidRDefault="00FA344B" w:rsidP="002B54B7">
      <w:pPr>
        <w:spacing w:line="360" w:lineRule="auto"/>
        <w:rPr>
          <w:b/>
          <w:bCs/>
        </w:rPr>
      </w:pPr>
    </w:p>
    <w:p w14:paraId="0CD01C13" w14:textId="77777777" w:rsidR="00FA344B" w:rsidRDefault="00FA344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2B54B7">
      <w:pPr>
        <w:spacing w:line="360" w:lineRule="auto"/>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64D57876" w14:textId="77777777" w:rsidR="00D45842" w:rsidRDefault="00D45842" w:rsidP="002B54B7">
      <w:pPr>
        <w:pStyle w:val="Heading4"/>
        <w:spacing w:line="360" w:lineRule="auto"/>
      </w:pPr>
      <w:r>
        <w:t>Test Case FT-05 – Trust Survey Submission (FR5)</w:t>
      </w:r>
    </w:p>
    <w:p w14:paraId="3952CF34"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37E5D536" w14:textId="77777777" w:rsidR="00D45842" w:rsidRDefault="00D45842" w:rsidP="002B54B7">
      <w:pPr>
        <w:pStyle w:val="Heading5"/>
        <w:spacing w:line="360" w:lineRule="auto"/>
      </w:pPr>
      <w:r>
        <w:t>Prerequisites</w:t>
      </w:r>
    </w:p>
    <w:p w14:paraId="7860E4E8" w14:textId="77777777" w:rsidR="00D45842" w:rsidRPr="00D45842" w:rsidRDefault="00D45842" w:rsidP="002B54B7">
      <w:pPr>
        <w:spacing w:line="360" w:lineRule="auto"/>
      </w:pP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3267C3EC" w14:textId="77777777" w:rsidR="00D45842" w:rsidRDefault="00D45842" w:rsidP="002B54B7">
      <w:pPr>
        <w:pStyle w:val="Heading5"/>
        <w:spacing w:line="360" w:lineRule="auto"/>
      </w:pPr>
      <w:r>
        <w:t>Test Data</w:t>
      </w:r>
    </w:p>
    <w:p w14:paraId="0425865C" w14:textId="77777777" w:rsidR="00D45842" w:rsidRPr="00D45842" w:rsidRDefault="00D45842" w:rsidP="002B54B7">
      <w:pPr>
        <w:spacing w:line="360" w:lineRule="auto"/>
      </w:pP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27A3DC8F" w14:textId="77777777" w:rsidR="00D45842" w:rsidRDefault="00D45842" w:rsidP="002B54B7">
      <w:pPr>
        <w:pStyle w:val="Heading5"/>
        <w:spacing w:line="360" w:lineRule="auto"/>
      </w:pPr>
      <w:r>
        <w:t>Steps and Results</w:t>
      </w:r>
    </w:p>
    <w:p w14:paraId="0CFDE169"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2B54B7">
      <w:pPr>
        <w:spacing w:line="360" w:lineRule="auto"/>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2B54B7">
      <w:pPr>
        <w:spacing w:line="360" w:lineRule="auto"/>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B54B7">
      <w:pPr>
        <w:spacing w:line="360" w:lineRule="auto"/>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B54B7">
      <w:pPr>
        <w:pStyle w:val="Heading4"/>
        <w:spacing w:line="360" w:lineRule="auto"/>
      </w:pPr>
      <w:r>
        <w:t>Test Case FT-06 – View Chat History (FR6)</w:t>
      </w:r>
    </w:p>
    <w:p w14:paraId="39D5BC81"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6E1674A2" w14:textId="77777777" w:rsidR="00244A6D" w:rsidRDefault="00244A6D" w:rsidP="002B54B7">
      <w:pPr>
        <w:pStyle w:val="Heading5"/>
        <w:spacing w:line="360" w:lineRule="auto"/>
      </w:pPr>
      <w:r>
        <w:t>Prerequisites</w:t>
      </w:r>
    </w:p>
    <w:p w14:paraId="70822059" w14:textId="77777777" w:rsidR="00244A6D" w:rsidRDefault="00244A6D" w:rsidP="002B54B7">
      <w:pPr>
        <w:spacing w:line="360" w:lineRule="auto"/>
      </w:pP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0FE63A36" w14:textId="77777777" w:rsidR="00244A6D" w:rsidRDefault="00244A6D" w:rsidP="002B54B7">
      <w:pPr>
        <w:pStyle w:val="Heading5"/>
        <w:spacing w:line="360" w:lineRule="auto"/>
      </w:pPr>
      <w:r>
        <w:t>Test Data</w:t>
      </w:r>
    </w:p>
    <w:p w14:paraId="721EC993" w14:textId="77777777" w:rsidR="00244A6D" w:rsidRDefault="00244A6D" w:rsidP="002B54B7">
      <w:pPr>
        <w:spacing w:line="360" w:lineRule="auto"/>
      </w:pP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7DEDE14A" w14:textId="77777777" w:rsidR="00244A6D" w:rsidRDefault="00244A6D" w:rsidP="002B54B7">
      <w:pPr>
        <w:pStyle w:val="Heading5"/>
        <w:spacing w:line="360" w:lineRule="auto"/>
      </w:pPr>
      <w:r>
        <w:t>Steps and Results</w:t>
      </w:r>
    </w:p>
    <w:p w14:paraId="548741AF"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B54B7">
      <w:pPr>
        <w:pStyle w:val="Heading3"/>
        <w:spacing w:before="120" w:after="120" w:line="360" w:lineRule="auto"/>
      </w:pPr>
      <w:r>
        <w:t>Test Case FT-07 – Admin Dashboard Analytics (FR7)</w:t>
      </w:r>
    </w:p>
    <w:p w14:paraId="314E69A2"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06B75679" w14:textId="77777777" w:rsidR="00244A6D" w:rsidRDefault="00244A6D" w:rsidP="002B54B7">
      <w:pPr>
        <w:pStyle w:val="Heading5"/>
        <w:spacing w:line="360" w:lineRule="auto"/>
      </w:pPr>
      <w:r>
        <w:t>Prerequisites</w:t>
      </w:r>
    </w:p>
    <w:p w14:paraId="5BD1F0EF" w14:textId="77777777" w:rsidR="00244A6D" w:rsidRPr="00244A6D" w:rsidRDefault="00244A6D" w:rsidP="002B54B7">
      <w:pPr>
        <w:spacing w:line="360" w:lineRule="auto"/>
      </w:pP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5F3D217D" w14:textId="77777777" w:rsidR="00244A6D" w:rsidRDefault="00244A6D" w:rsidP="002B54B7">
      <w:pPr>
        <w:pStyle w:val="Heading5"/>
        <w:spacing w:line="360" w:lineRule="auto"/>
      </w:pPr>
      <w:r>
        <w:t>Test Data</w:t>
      </w:r>
    </w:p>
    <w:p w14:paraId="6CE5FA93" w14:textId="77777777" w:rsidR="00244A6D" w:rsidRPr="00244A6D" w:rsidRDefault="00244A6D" w:rsidP="002B54B7">
      <w:pPr>
        <w:spacing w:line="360" w:lineRule="auto"/>
      </w:pP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52C3F16B" w14:textId="77777777" w:rsidR="00244A6D" w:rsidRDefault="00244A6D" w:rsidP="002B54B7">
      <w:pPr>
        <w:pStyle w:val="Heading5"/>
        <w:spacing w:line="360" w:lineRule="auto"/>
      </w:pPr>
      <w:r>
        <w:t>Steps and Results</w:t>
      </w:r>
    </w:p>
    <w:p w14:paraId="6A611D1E"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F59227B" w14:textId="5832E050" w:rsidR="00244A6D" w:rsidRDefault="00244A6D" w:rsidP="002B54B7">
      <w:pPr>
        <w:spacing w:line="360" w:lineRule="auto"/>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B54B7">
      <w:pPr>
        <w:spacing w:line="360" w:lineRule="auto"/>
      </w:pPr>
    </w:p>
    <w:p w14:paraId="18AB55FB" w14:textId="6D700E6C" w:rsidR="00244A6D" w:rsidRDefault="00244A6D" w:rsidP="002B54B7">
      <w:pPr>
        <w:spacing w:line="360" w:lineRule="auto"/>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2B54B7">
      <w:pPr>
        <w:pStyle w:val="Heading4"/>
        <w:spacing w:line="360" w:lineRule="auto"/>
      </w:pPr>
      <w:r>
        <w:t>Test Case FT-08 – Mode Switching (FR8)</w:t>
      </w:r>
    </w:p>
    <w:p w14:paraId="224B20E9"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126C777E" w14:textId="47D7FB20" w:rsidR="006A2DBE" w:rsidRDefault="006A2DBE" w:rsidP="002B54B7">
      <w:pPr>
        <w:pStyle w:val="Heading5"/>
        <w:spacing w:line="360" w:lineRule="auto"/>
      </w:pPr>
      <w:r>
        <w:t>Prerequisites</w:t>
      </w:r>
    </w:p>
    <w:p w14:paraId="4CD79EAC" w14:textId="77777777" w:rsidR="006A2DBE" w:rsidRPr="006A2DBE" w:rsidRDefault="006A2DBE" w:rsidP="002B54B7">
      <w:pPr>
        <w:spacing w:line="360" w:lineRule="auto"/>
      </w:pP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5338F7D1" w14:textId="77777777" w:rsidR="006A2DBE" w:rsidRDefault="006A2DBE" w:rsidP="002B54B7">
      <w:pPr>
        <w:pStyle w:val="Heading5"/>
        <w:spacing w:line="360" w:lineRule="auto"/>
      </w:pPr>
      <w:r>
        <w:t>Test Data</w:t>
      </w:r>
    </w:p>
    <w:p w14:paraId="37280F5A" w14:textId="77777777" w:rsidR="006A2DBE" w:rsidRPr="006A2DBE" w:rsidRDefault="006A2DBE" w:rsidP="002B54B7">
      <w:pPr>
        <w:spacing w:line="360" w:lineRule="auto"/>
      </w:pP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72D33309" w14:textId="77777777" w:rsidR="006A2DBE" w:rsidRDefault="006A2DBE" w:rsidP="002B54B7">
      <w:pPr>
        <w:pStyle w:val="Heading5"/>
        <w:spacing w:line="360" w:lineRule="auto"/>
      </w:pPr>
      <w:r>
        <w:t>Steps and Results</w:t>
      </w:r>
    </w:p>
    <w:p w14:paraId="6CC717EB"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2B54B7">
      <w:pPr>
        <w:spacing w:line="360" w:lineRule="auto"/>
      </w:pPr>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2B54B7">
      <w:pPr>
        <w:spacing w:line="360" w:lineRule="auto"/>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2B54B7">
      <w:pPr>
        <w:pStyle w:val="Heading4"/>
        <w:spacing w:line="360" w:lineRule="auto"/>
      </w:pPr>
      <w:r>
        <w:t>Test Case FT-09 – View Privacy Policy (FR9)</w:t>
      </w:r>
    </w:p>
    <w:p w14:paraId="776EA33C"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4F228830" w14:textId="6A791D3F" w:rsidR="006A2DBE" w:rsidRDefault="006A2DBE" w:rsidP="002B54B7">
      <w:pPr>
        <w:pStyle w:val="Heading5"/>
        <w:spacing w:line="360" w:lineRule="auto"/>
      </w:pPr>
      <w:r>
        <w:t>Prerequisites</w:t>
      </w:r>
    </w:p>
    <w:p w14:paraId="1E1D0A6A" w14:textId="77777777" w:rsidR="006A2DBE" w:rsidRPr="006A2DBE" w:rsidRDefault="006A2DBE" w:rsidP="002B54B7">
      <w:pPr>
        <w:spacing w:line="360" w:lineRule="auto"/>
      </w:pP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37C0A6C9" w14:textId="77777777" w:rsidR="006A2DBE" w:rsidRDefault="006A2DBE" w:rsidP="002B54B7">
      <w:pPr>
        <w:pStyle w:val="Heading5"/>
        <w:spacing w:line="360" w:lineRule="auto"/>
      </w:pPr>
      <w:r>
        <w:t>Test Data</w:t>
      </w:r>
    </w:p>
    <w:p w14:paraId="446FF89F" w14:textId="77777777" w:rsidR="006A2DBE" w:rsidRPr="006A2DBE" w:rsidRDefault="006A2DBE" w:rsidP="002B54B7">
      <w:pPr>
        <w:spacing w:line="360" w:lineRule="auto"/>
      </w:pP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7068CB69" w14:textId="77777777" w:rsidR="006A2DBE" w:rsidRDefault="006A2DBE" w:rsidP="002B54B7">
      <w:pPr>
        <w:pStyle w:val="Heading5"/>
        <w:spacing w:line="360" w:lineRule="auto"/>
      </w:pPr>
      <w:r>
        <w:t>Steps and Results</w:t>
      </w:r>
    </w:p>
    <w:p w14:paraId="564EE051"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6A31B7B7" w14:textId="77777777" w:rsidR="003B75F2" w:rsidRDefault="003B75F2" w:rsidP="002B54B7">
      <w:pPr>
        <w:spacing w:line="360" w:lineRule="auto"/>
        <w:rPr>
          <w:lang w:val="en-US"/>
        </w:rPr>
      </w:pPr>
    </w:p>
    <w:p w14:paraId="129B28F2" w14:textId="77777777" w:rsidR="003B75F2" w:rsidRDefault="003B75F2" w:rsidP="002B54B7">
      <w:pPr>
        <w:spacing w:line="360" w:lineRule="auto"/>
        <w:rPr>
          <w:lang w:val="en-US"/>
        </w:rPr>
      </w:pPr>
    </w:p>
    <w:p w14:paraId="760B3C6A" w14:textId="22B3FF39" w:rsidR="006A2DBE" w:rsidRDefault="006A2DBE" w:rsidP="002B54B7">
      <w:pPr>
        <w:spacing w:line="360" w:lineRule="auto"/>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2B54B7">
      <w:pPr>
        <w:spacing w:line="360" w:lineRule="auto"/>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71D703B" w14:textId="77777777" w:rsidR="00EC7C41" w:rsidRDefault="00EC7C41" w:rsidP="002B54B7">
      <w:pPr>
        <w:pStyle w:val="Heading4"/>
        <w:spacing w:line="360" w:lineRule="auto"/>
      </w:pPr>
      <w:r>
        <w:t>Non-Functional Test - 01 – Trust (NFR 1)</w:t>
      </w:r>
    </w:p>
    <w:p w14:paraId="56F665FB" w14:textId="77777777" w:rsidR="003B75F2" w:rsidRDefault="003B75F2" w:rsidP="002B54B7">
      <w:pPr>
        <w:spacing w:line="360" w:lineRule="auto"/>
        <w:rPr>
          <w:lang w:val="en-US"/>
        </w:rPr>
      </w:pP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lastRenderedPageBreak/>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0A1A2B99" w14:textId="77777777" w:rsidR="008B2145" w:rsidRDefault="008B2145" w:rsidP="002B54B7">
      <w:pPr>
        <w:pStyle w:val="Heading5"/>
        <w:spacing w:line="360" w:lineRule="auto"/>
      </w:pPr>
      <w:r>
        <w:t>How the Trust Index is calculated</w:t>
      </w:r>
    </w:p>
    <w:p w14:paraId="29074574" w14:textId="77777777" w:rsidR="008B2145" w:rsidRDefault="008B2145" w:rsidP="002B54B7">
      <w:pPr>
        <w:spacing w:line="360" w:lineRule="auto"/>
      </w:pP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lastRenderedPageBreak/>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176D61CF" w14:textId="77777777" w:rsidR="003F44B9" w:rsidRDefault="003F44B9" w:rsidP="002B54B7">
      <w:pPr>
        <w:pStyle w:val="Heading5"/>
        <w:spacing w:line="360" w:lineRule="auto"/>
      </w:pPr>
      <w:r>
        <w:t>How Trust Was Compared Between Modes</w:t>
      </w:r>
    </w:p>
    <w:p w14:paraId="4BA5C518" w14:textId="77777777" w:rsidR="003F44B9" w:rsidRDefault="003F44B9" w:rsidP="002B54B7">
      <w:pPr>
        <w:spacing w:line="360" w:lineRule="auto"/>
        <w:rPr>
          <w:lang w:val="en-US"/>
        </w:rPr>
      </w:pPr>
    </w:p>
    <w:p w14:paraId="52FDBDE8" w14:textId="32928703" w:rsidR="003F44B9" w:rsidRDefault="003F44B9" w:rsidP="002B54B7">
      <w:pPr>
        <w:pStyle w:val="ListParagraph"/>
        <w:numPr>
          <w:ilvl w:val="0"/>
          <w:numId w:val="137"/>
        </w:numPr>
        <w:spacing w:line="360" w:lineRule="auto"/>
      </w:pPr>
      <w:r>
        <w:t>Step 1 - Compute Trust Index for each survey response</w:t>
      </w:r>
    </w:p>
    <w:p w14:paraId="0112F905" w14:textId="77777777" w:rsidR="001632C3" w:rsidRDefault="001632C3" w:rsidP="002B54B7">
      <w:pPr>
        <w:spacing w:line="360" w:lineRule="auto"/>
      </w:pPr>
    </w:p>
    <w:p w14:paraId="6B6B53DB" w14:textId="253092E0" w:rsidR="003F44B9" w:rsidRDefault="003F44B9" w:rsidP="002B54B7">
      <w:pPr>
        <w:pStyle w:val="ListParagraph"/>
        <w:spacing w:line="360" w:lineRule="auto"/>
      </w:pPr>
      <w:r>
        <w:t>Every trust survey entry is converted into a Trust Index using the formula.</w:t>
      </w:r>
    </w:p>
    <w:p w14:paraId="7F49703B" w14:textId="77777777" w:rsidR="001D1B09" w:rsidRDefault="001D1B09" w:rsidP="002B54B7">
      <w:pPr>
        <w:spacing w:line="360" w:lineRule="auto"/>
      </w:pP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6BC89855" w14:textId="56AF066C" w:rsidR="00CB4CE5" w:rsidRPr="00CB4CE5" w:rsidRDefault="00CB4CE5" w:rsidP="002B54B7">
      <w:pPr>
        <w:pStyle w:val="ListParagraph"/>
        <w:numPr>
          <w:ilvl w:val="0"/>
          <w:numId w:val="137"/>
        </w:numPr>
        <w:spacing w:line="360" w:lineRule="auto"/>
      </w:pPr>
      <w:r w:rsidRPr="00CB4CE5">
        <w:rPr>
          <w:b/>
          <w:bCs/>
        </w:rPr>
        <w:t>Step 2 - Group responses by variant</w:t>
      </w:r>
    </w:p>
    <w:p w14:paraId="0774E6ED" w14:textId="77777777" w:rsidR="00CB4CE5" w:rsidRDefault="00CB4CE5" w:rsidP="002B54B7">
      <w:pPr>
        <w:spacing w:line="360" w:lineRule="auto"/>
      </w:pP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2FA52C8D" w14:textId="1315BF47" w:rsidR="006A6FE7" w:rsidRPr="006A6FE7" w:rsidRDefault="006A6FE7" w:rsidP="002B54B7">
      <w:pPr>
        <w:pStyle w:val="ListParagraph"/>
        <w:numPr>
          <w:ilvl w:val="0"/>
          <w:numId w:val="137"/>
        </w:numPr>
        <w:spacing w:line="360" w:lineRule="auto"/>
      </w:pPr>
      <w:r w:rsidRPr="006A6FE7">
        <w:t>Step 3 - Compute the average Trust Index for each group</w:t>
      </w:r>
    </w:p>
    <w:p w14:paraId="420E958E" w14:textId="77777777" w:rsidR="003F44B9" w:rsidRDefault="003F44B9" w:rsidP="002B54B7">
      <w:pPr>
        <w:spacing w:before="120" w:after="120" w:line="360" w:lineRule="auto"/>
      </w:pPr>
    </w:p>
    <w:p w14:paraId="4C4626FF" w14:textId="1BB163DB" w:rsid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2E7B1947" w14:textId="77777777" w:rsidR="00AB2EEB" w:rsidRPr="00AB2EEB" w:rsidRDefault="00AB2EEB" w:rsidP="002B54B7">
      <w:pPr>
        <w:spacing w:before="120" w:after="120" w:line="360" w:lineRule="auto"/>
      </w:pPr>
    </w:p>
    <w:p w14:paraId="5EE7EB45" w14:textId="7CADB163" w:rsidR="007B745E" w:rsidRPr="007C0F1A" w:rsidRDefault="007B745E" w:rsidP="002B54B7">
      <w:pPr>
        <w:spacing w:before="120" w:after="120" w:line="360" w:lineRule="auto"/>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2B54B7">
      <w:pPr>
        <w:spacing w:before="120" w:after="120" w:line="360" w:lineRule="auto"/>
        <w:jc w:val="center"/>
      </w:pPr>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2B54B7">
      <w:pPr>
        <w:spacing w:line="360" w:lineRule="auto"/>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2B54B7">
      <w:pPr>
        <w:spacing w:line="360" w:lineRule="auto"/>
        <w:rPr>
          <w:lang w:val="en-US"/>
        </w:rPr>
      </w:pPr>
    </w:p>
    <w:p w14:paraId="7A547BCE" w14:textId="77777777" w:rsidR="003B75F2" w:rsidRDefault="003B75F2" w:rsidP="002B54B7">
      <w:pPr>
        <w:spacing w:line="360" w:lineRule="auto"/>
        <w:rPr>
          <w:lang w:val="en-US"/>
        </w:rPr>
      </w:pPr>
    </w:p>
    <w:p w14:paraId="55C5BB0E" w14:textId="6641ACF7" w:rsidR="00223C60" w:rsidRDefault="00223C60" w:rsidP="002B54B7">
      <w:pPr>
        <w:pStyle w:val="ListParagraph"/>
        <w:numPr>
          <w:ilvl w:val="0"/>
          <w:numId w:val="136"/>
        </w:numPr>
        <w:spacing w:before="120" w:after="120" w:line="360" w:lineRule="auto"/>
      </w:pPr>
      <w:r>
        <w:t xml:space="preserve">Average trust index for </w:t>
      </w:r>
      <w:r>
        <w:t>Baseline</w:t>
      </w:r>
      <w:r>
        <w:t xml:space="preserve"> users calculated as below,</w:t>
      </w:r>
    </w:p>
    <w:p w14:paraId="2CCBCC5A" w14:textId="3794A870" w:rsidR="003B75F2" w:rsidRPr="00223C60" w:rsidRDefault="003B75F2" w:rsidP="002B54B7">
      <w:pPr>
        <w:pStyle w:val="ListParagraph"/>
        <w:spacing w:line="360" w:lineRule="auto"/>
        <w:ind w:left="1080"/>
        <w:rPr>
          <w:lang w:val="en-US"/>
        </w:rPr>
      </w:pPr>
    </w:p>
    <w:p w14:paraId="0A98A77C" w14:textId="6496DE12"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B54B7">
      <w:pPr>
        <w:spacing w:line="360" w:lineRule="auto"/>
        <w:rPr>
          <w:lang w:val="en-US"/>
        </w:rPr>
      </w:pPr>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51656C4F" w14:textId="7FF549FD"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1056E58" w14:textId="77777777" w:rsidR="00C42EA0" w:rsidRDefault="00C42EA0" w:rsidP="002B54B7">
      <w:pPr>
        <w:spacing w:line="360" w:lineRule="auto"/>
      </w:pP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57E77A34" w14:textId="2726E30E" w:rsidR="00E66B6C" w:rsidRDefault="00E66B6C" w:rsidP="002B54B7">
      <w:pPr>
        <w:pStyle w:val="ListParagraph"/>
        <w:numPr>
          <w:ilvl w:val="0"/>
          <w:numId w:val="137"/>
        </w:numPr>
        <w:spacing w:line="360" w:lineRule="auto"/>
      </w:pPr>
      <w:r>
        <w:t xml:space="preserve">Define the </w:t>
      </w:r>
      <w:r w:rsidRPr="00E66B6C">
        <w:t>Pass Condition</w:t>
      </w:r>
    </w:p>
    <w:p w14:paraId="7576141D" w14:textId="77777777" w:rsidR="00E66B6C" w:rsidRPr="00E66B6C" w:rsidRDefault="00E66B6C" w:rsidP="002B54B7">
      <w:pPr>
        <w:spacing w:line="360" w:lineRule="auto"/>
      </w:pPr>
    </w:p>
    <w:p w14:paraId="73C8F77E" w14:textId="120F7D16" w:rsidR="00261C19" w:rsidRPr="00261C19" w:rsidRDefault="00AB1D5C" w:rsidP="002B54B7">
      <w:pPr>
        <w:spacing w:line="360" w:lineRule="auto"/>
      </w:pPr>
      <w:r>
        <w:rPr>
          <w:lang w:val="en-US"/>
        </w:rPr>
        <w:lastRenderedPageBreak/>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B45A84A" w14:textId="77777777" w:rsidR="00261B0B" w:rsidRDefault="00261B0B" w:rsidP="002B54B7">
      <w:pPr>
        <w:pStyle w:val="Heading5"/>
        <w:spacing w:line="360" w:lineRule="auto"/>
      </w:pPr>
      <w:r>
        <w:t>Results Summary</w:t>
      </w:r>
    </w:p>
    <w:p w14:paraId="17D2D445" w14:textId="77777777" w:rsidR="00D907E9" w:rsidRPr="00D907E9" w:rsidRDefault="00D907E9" w:rsidP="002B54B7">
      <w:pPr>
        <w:spacing w:line="360" w:lineRule="auto"/>
      </w:pPr>
    </w:p>
    <w:p w14:paraId="2E8F3ED5" w14:textId="02CF5D40" w:rsidR="00D907E9" w:rsidRDefault="00D907E9" w:rsidP="002B54B7">
      <w:pPr>
        <w:spacing w:line="360" w:lineRule="auto"/>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2B54B7">
      <w:pPr>
        <w:spacing w:line="360" w:lineRule="auto"/>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2B54B7">
      <w:pPr>
        <w:spacing w:line="360" w:lineRule="auto"/>
      </w:pPr>
    </w:p>
    <w:p w14:paraId="4BEAFFAD" w14:textId="77777777" w:rsidR="00D907E9" w:rsidRDefault="00D907E9" w:rsidP="002B54B7">
      <w:pPr>
        <w:spacing w:line="360" w:lineRule="auto"/>
        <w:rPr>
          <w:lang w:val="en-US"/>
        </w:rPr>
      </w:pPr>
    </w:p>
    <w:p w14:paraId="307A423F" w14:textId="77777777" w:rsidR="003B75F2" w:rsidRDefault="003B75F2" w:rsidP="002B54B7">
      <w:pPr>
        <w:spacing w:line="360" w:lineRule="auto"/>
        <w:rPr>
          <w:lang w:val="en-US"/>
        </w:rPr>
      </w:pPr>
    </w:p>
    <w:p w14:paraId="69D2B8FB" w14:textId="77777777" w:rsidR="00FA54B6" w:rsidRDefault="00FA54B6" w:rsidP="002B54B7">
      <w:pPr>
        <w:pStyle w:val="Heading5"/>
        <w:spacing w:line="360" w:lineRule="auto"/>
      </w:pPr>
      <w:r>
        <w:lastRenderedPageBreak/>
        <w:t>Interpretation</w:t>
      </w:r>
    </w:p>
    <w:p w14:paraId="518DE9E6" w14:textId="77777777" w:rsidR="003B75F2" w:rsidRDefault="003B75F2" w:rsidP="002B54B7">
      <w:pPr>
        <w:spacing w:line="360" w:lineRule="auto"/>
        <w:rPr>
          <w:lang w:val="en-US"/>
        </w:rPr>
      </w:pP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6F660D4E" w14:textId="77777777" w:rsidR="00D1426A" w:rsidRPr="00D1426A" w:rsidRDefault="00D1426A" w:rsidP="002B54B7">
      <w:pPr>
        <w:pStyle w:val="Heading5"/>
        <w:spacing w:line="360" w:lineRule="auto"/>
      </w:pPr>
      <w:r w:rsidRPr="00D1426A">
        <w:t>Did the System Meet NFR1?</w:t>
      </w:r>
    </w:p>
    <w:p w14:paraId="391962DF" w14:textId="77777777" w:rsidR="00D1426A" w:rsidRDefault="00D1426A" w:rsidP="002B54B7">
      <w:pPr>
        <w:spacing w:line="360" w:lineRule="auto"/>
      </w:pP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58565DDC" w14:textId="77777777" w:rsidR="00D1426A" w:rsidRDefault="00D1426A" w:rsidP="002B54B7">
      <w:pPr>
        <w:pStyle w:val="Heading4"/>
        <w:spacing w:line="360" w:lineRule="auto"/>
      </w:pPr>
      <w:r>
        <w:t>Non-Functional Test- 02 - Security (NFR2)</w:t>
      </w:r>
    </w:p>
    <w:p w14:paraId="0A54109C" w14:textId="77777777" w:rsidR="00D1426A" w:rsidRDefault="00D1426A" w:rsidP="002B54B7">
      <w:pPr>
        <w:spacing w:line="360" w:lineRule="auto"/>
      </w:pP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EB83EBF" w14:textId="77777777" w:rsidR="00D1426A" w:rsidRDefault="00D1426A" w:rsidP="002B54B7">
      <w:pPr>
        <w:pStyle w:val="Heading5"/>
        <w:spacing w:line="360" w:lineRule="auto"/>
      </w:pPr>
      <w:r>
        <w:t>Requirement</w:t>
      </w:r>
    </w:p>
    <w:p w14:paraId="2699E34C" w14:textId="77777777" w:rsidR="00D1426A" w:rsidRPr="00D1426A" w:rsidRDefault="00D1426A" w:rsidP="002B54B7">
      <w:pPr>
        <w:spacing w:line="360" w:lineRule="auto"/>
      </w:pP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725B9D2D" w14:textId="77777777" w:rsidR="00D1426A" w:rsidRDefault="00D1426A" w:rsidP="002B54B7">
      <w:pPr>
        <w:pStyle w:val="Heading5"/>
        <w:spacing w:line="360" w:lineRule="auto"/>
      </w:pPr>
      <w:r>
        <w:t>Metrics &amp; Acceptance</w:t>
      </w:r>
    </w:p>
    <w:p w14:paraId="4F8D8930" w14:textId="77777777" w:rsidR="00D1426A" w:rsidRPr="00D1426A" w:rsidRDefault="00D1426A" w:rsidP="002B54B7">
      <w:pPr>
        <w:spacing w:line="360" w:lineRule="auto"/>
      </w:pP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68F47435" w14:textId="77777777" w:rsidR="00D1426A" w:rsidRDefault="00D1426A" w:rsidP="002B54B7">
      <w:pPr>
        <w:pStyle w:val="Heading5"/>
        <w:spacing w:line="360" w:lineRule="auto"/>
      </w:pPr>
      <w:r>
        <w:lastRenderedPageBreak/>
        <w:t>Results</w:t>
      </w:r>
    </w:p>
    <w:p w14:paraId="17F07254" w14:textId="77777777" w:rsidR="00D1426A" w:rsidRPr="00D1426A" w:rsidRDefault="00D1426A" w:rsidP="002B54B7">
      <w:pPr>
        <w:spacing w:line="360" w:lineRule="auto"/>
      </w:pP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2B54B7">
      <w:pPr>
        <w:spacing w:line="360" w:lineRule="auto"/>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2B54B7">
      <w:pPr>
        <w:spacing w:line="360" w:lineRule="auto"/>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1D78E470" w14:textId="77777777" w:rsidR="006F1751" w:rsidRDefault="006F1751" w:rsidP="002B54B7">
      <w:pPr>
        <w:pStyle w:val="Heading4"/>
        <w:spacing w:line="360" w:lineRule="auto"/>
      </w:pPr>
      <w:r>
        <w:t>Non-Functional Test- 03 - Security (NFR2)</w:t>
      </w:r>
    </w:p>
    <w:p w14:paraId="3B3B7CDB" w14:textId="77777777" w:rsidR="006F1751" w:rsidRPr="006F1751" w:rsidRDefault="006F1751" w:rsidP="002B54B7">
      <w:pPr>
        <w:spacing w:line="360" w:lineRule="auto"/>
      </w:pPr>
    </w:p>
    <w:p w14:paraId="41E05B54" w14:textId="77777777" w:rsidR="006F1751" w:rsidRDefault="006F1751" w:rsidP="002B54B7">
      <w:pPr>
        <w:spacing w:line="360" w:lineRule="auto"/>
      </w:pPr>
      <w:r>
        <w:t>This test focuses on Non-functional requirement 2, which is Security.</w:t>
      </w:r>
    </w:p>
    <w:p w14:paraId="571C79A9" w14:textId="77777777" w:rsidR="006F1751" w:rsidRDefault="006F1751" w:rsidP="002B54B7">
      <w:pPr>
        <w:pStyle w:val="Heading5"/>
        <w:spacing w:line="360" w:lineRule="auto"/>
      </w:pPr>
      <w:r>
        <w:br/>
        <w:t>Requirement</w:t>
      </w:r>
    </w:p>
    <w:p w14:paraId="29257DEE" w14:textId="77777777" w:rsidR="0072261F" w:rsidRPr="0072261F" w:rsidRDefault="0072261F" w:rsidP="002B54B7">
      <w:pPr>
        <w:spacing w:line="360" w:lineRule="auto"/>
      </w:pP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5EF8D4D1" w14:textId="77777777" w:rsidR="006F1751" w:rsidRDefault="006F1751" w:rsidP="002B54B7">
      <w:pPr>
        <w:pStyle w:val="Heading5"/>
        <w:spacing w:line="360" w:lineRule="auto"/>
      </w:pPr>
      <w:r>
        <w:t>Metrics &amp; Acceptance</w:t>
      </w:r>
    </w:p>
    <w:p w14:paraId="6BD22E1F" w14:textId="77777777" w:rsidR="0072261F" w:rsidRPr="0072261F" w:rsidRDefault="0072261F" w:rsidP="002B54B7">
      <w:pPr>
        <w:spacing w:line="360" w:lineRule="auto"/>
      </w:pP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1AE0AF01" w14:textId="77777777" w:rsidR="006F1751" w:rsidRDefault="006F1751" w:rsidP="002B54B7">
      <w:pPr>
        <w:pStyle w:val="Heading5"/>
        <w:spacing w:line="360" w:lineRule="auto"/>
      </w:pPr>
      <w:r>
        <w:t>Results</w:t>
      </w:r>
    </w:p>
    <w:p w14:paraId="0F6C2DD9" w14:textId="77777777" w:rsidR="0072261F" w:rsidRPr="0072261F" w:rsidRDefault="0072261F" w:rsidP="002B54B7">
      <w:pPr>
        <w:spacing w:line="360" w:lineRule="auto"/>
      </w:pPr>
    </w:p>
    <w:p w14:paraId="38A67801" w14:textId="77777777" w:rsidR="006F1751" w:rsidRDefault="006F1751" w:rsidP="002B54B7">
      <w:pPr>
        <w:numPr>
          <w:ilvl w:val="0"/>
          <w:numId w:val="144"/>
        </w:numPr>
        <w:spacing w:before="120" w:after="120" w:line="360" w:lineRule="auto"/>
      </w:pPr>
      <w:r>
        <w:lastRenderedPageBreak/>
        <w:t xml:space="preserve">Admin user sees the </w:t>
      </w:r>
      <w:r>
        <w:rPr>
          <w:b/>
          <w:bCs/>
        </w:rPr>
        <w:t>Admin Panel</w:t>
      </w:r>
      <w:r>
        <w:t xml:space="preserve"> and </w:t>
      </w:r>
      <w:r>
        <w:rPr>
          <w:b/>
          <w:bCs/>
        </w:rPr>
        <w:t>Toggle Mode</w:t>
      </w:r>
    </w:p>
    <w:p w14:paraId="19A17F14" w14:textId="21DA1CB8" w:rsidR="006F1751" w:rsidRDefault="006F1751" w:rsidP="002B54B7">
      <w:pPr>
        <w:spacing w:line="360" w:lineRule="auto"/>
        <w:ind w:left="360"/>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2B54B7">
      <w:pPr>
        <w:spacing w:line="360" w:lineRule="auto"/>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11214BF" w14:textId="77777777" w:rsidR="00695FBB" w:rsidRDefault="00695FBB" w:rsidP="002B54B7">
      <w:pPr>
        <w:pStyle w:val="Heading4"/>
        <w:spacing w:line="360" w:lineRule="auto"/>
      </w:pPr>
      <w:r>
        <w:t>Non-Functional Test- 04 - Security (NFR2)</w:t>
      </w:r>
    </w:p>
    <w:p w14:paraId="58E18BF6" w14:textId="77777777" w:rsidR="00695FBB" w:rsidRPr="00695FBB" w:rsidRDefault="00695FBB" w:rsidP="002B54B7">
      <w:pPr>
        <w:spacing w:line="360" w:lineRule="auto"/>
      </w:pPr>
    </w:p>
    <w:p w14:paraId="3DB2BBCD" w14:textId="77777777" w:rsidR="00695FBB" w:rsidRDefault="00695FBB" w:rsidP="002B54B7">
      <w:pPr>
        <w:spacing w:line="360" w:lineRule="auto"/>
      </w:pPr>
      <w:r>
        <w:t>This test focuses on Non-functional requirement 2, which is Security.</w:t>
      </w:r>
    </w:p>
    <w:p w14:paraId="0CDB8E34" w14:textId="77777777" w:rsidR="00695FBB" w:rsidRDefault="00695FBB" w:rsidP="002B54B7">
      <w:pPr>
        <w:pStyle w:val="Heading5"/>
        <w:spacing w:line="360" w:lineRule="auto"/>
      </w:pPr>
      <w:r>
        <w:br/>
        <w:t>Requirement</w:t>
      </w:r>
    </w:p>
    <w:p w14:paraId="434ABD18" w14:textId="77777777" w:rsidR="00695FBB" w:rsidRPr="00695FBB" w:rsidRDefault="00695FBB" w:rsidP="002B54B7">
      <w:pPr>
        <w:spacing w:line="360" w:lineRule="auto"/>
      </w:pP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1FB3250A" w14:textId="77777777" w:rsidR="00695FBB" w:rsidRDefault="00695FBB" w:rsidP="002B54B7">
      <w:pPr>
        <w:pStyle w:val="Heading5"/>
        <w:spacing w:line="360" w:lineRule="auto"/>
      </w:pPr>
      <w:r>
        <w:t>Metrics &amp; Acceptance</w:t>
      </w:r>
    </w:p>
    <w:p w14:paraId="6989743D" w14:textId="77777777" w:rsidR="00695FBB" w:rsidRPr="00695FBB" w:rsidRDefault="00695FBB" w:rsidP="002B54B7">
      <w:pPr>
        <w:spacing w:line="360" w:lineRule="auto"/>
      </w:pP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66D4C39F" w14:textId="77777777" w:rsidR="00695FBB" w:rsidRDefault="00695FBB" w:rsidP="002B54B7">
      <w:pPr>
        <w:pStyle w:val="Heading5"/>
        <w:spacing w:line="360" w:lineRule="auto"/>
      </w:pPr>
      <w:r>
        <w:lastRenderedPageBreak/>
        <w:t>Results</w:t>
      </w:r>
    </w:p>
    <w:p w14:paraId="19BB66C3" w14:textId="77777777" w:rsidR="00695FBB" w:rsidRPr="00695FBB" w:rsidRDefault="00695FBB" w:rsidP="002B54B7">
      <w:pPr>
        <w:spacing w:line="360" w:lineRule="auto"/>
      </w:pP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2B54B7">
      <w:pPr>
        <w:spacing w:line="360" w:lineRule="auto"/>
        <w:ind w:left="360"/>
        <w:jc w:val="both"/>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2B54B7">
      <w:pPr>
        <w:spacing w:line="360" w:lineRule="auto"/>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3C89AF37" w14:textId="77777777" w:rsidR="00695FBB" w:rsidRDefault="00695FBB" w:rsidP="002B54B7">
      <w:pPr>
        <w:pStyle w:val="Heading4"/>
        <w:spacing w:line="360" w:lineRule="auto"/>
      </w:pPr>
      <w:r>
        <w:t>Non-Functional Test - 05 - Performance (NFR3)</w:t>
      </w:r>
    </w:p>
    <w:p w14:paraId="49541D8B" w14:textId="77777777" w:rsidR="00695FBB" w:rsidRPr="00695FBB" w:rsidRDefault="00695FBB" w:rsidP="002B54B7">
      <w:pPr>
        <w:spacing w:line="360" w:lineRule="auto"/>
      </w:pP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4ACBEEBF" w14:textId="77777777" w:rsidR="00695FBB" w:rsidRDefault="00695FBB" w:rsidP="002B54B7">
      <w:pPr>
        <w:pStyle w:val="Heading5"/>
        <w:spacing w:line="360" w:lineRule="auto"/>
      </w:pPr>
      <w:r>
        <w:t>Requirement</w:t>
      </w:r>
    </w:p>
    <w:p w14:paraId="3EE72BB6" w14:textId="77777777" w:rsidR="00695FBB" w:rsidRPr="00695FBB" w:rsidRDefault="00695FBB" w:rsidP="002B54B7">
      <w:pPr>
        <w:spacing w:line="360" w:lineRule="auto"/>
      </w:pP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A486B49" w14:textId="77777777" w:rsidR="00695FBB" w:rsidRDefault="00695FBB" w:rsidP="002B54B7">
      <w:pPr>
        <w:pStyle w:val="Heading5"/>
        <w:spacing w:line="360" w:lineRule="auto"/>
      </w:pPr>
      <w:r>
        <w:lastRenderedPageBreak/>
        <w:t>Metric &amp; Acceptance</w:t>
      </w:r>
    </w:p>
    <w:p w14:paraId="45323E47" w14:textId="77777777" w:rsidR="00695FBB" w:rsidRPr="00695FBB" w:rsidRDefault="00695FBB" w:rsidP="002B54B7">
      <w:pPr>
        <w:spacing w:line="360" w:lineRule="auto"/>
      </w:pP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0B08E813" w14:textId="77777777" w:rsidR="00695FBB" w:rsidRDefault="00695FBB" w:rsidP="002B54B7">
      <w:pPr>
        <w:pStyle w:val="Heading5"/>
        <w:spacing w:line="360" w:lineRule="auto"/>
      </w:pPr>
      <w:r>
        <w:t>Tool Used</w:t>
      </w:r>
    </w:p>
    <w:p w14:paraId="4099E6C6" w14:textId="77777777" w:rsidR="00695FBB" w:rsidRPr="00695FBB" w:rsidRDefault="00695FBB" w:rsidP="002B54B7">
      <w:pPr>
        <w:spacing w:line="360" w:lineRule="auto"/>
      </w:pP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1AFCE53E" w14:textId="77777777" w:rsidR="00BC742E" w:rsidRDefault="00BC742E" w:rsidP="002B54B7">
      <w:pPr>
        <w:pStyle w:val="Heading5"/>
        <w:spacing w:line="360" w:lineRule="auto"/>
      </w:pPr>
      <w:r>
        <w:t>Results</w:t>
      </w:r>
    </w:p>
    <w:p w14:paraId="3034E5E2" w14:textId="77777777" w:rsidR="00BC742E" w:rsidRDefault="00BC742E" w:rsidP="002B54B7">
      <w:pPr>
        <w:spacing w:line="360" w:lineRule="auto"/>
        <w:rPr>
          <w:lang w:val="en-US"/>
        </w:rPr>
      </w:pPr>
    </w:p>
    <w:p w14:paraId="4531FD48" w14:textId="6B138D3F" w:rsidR="00BC742E" w:rsidRDefault="00B3319C" w:rsidP="002B54B7">
      <w:pPr>
        <w:spacing w:line="360" w:lineRule="auto"/>
      </w:pPr>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lastRenderedPageBreak/>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2A1ACF74" w14:textId="77777777" w:rsidR="00BC742E" w:rsidRDefault="00BC742E" w:rsidP="002B54B7">
      <w:pPr>
        <w:spacing w:line="360" w:lineRule="auto"/>
      </w:pPr>
    </w:p>
    <w:p w14:paraId="1DC46DEE" w14:textId="77777777" w:rsidR="00BC742E" w:rsidRDefault="00BC742E" w:rsidP="002B54B7">
      <w:pPr>
        <w:spacing w:line="360" w:lineRule="auto"/>
        <w:rPr>
          <w:lang w:val="en-US"/>
        </w:rPr>
      </w:pPr>
    </w:p>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29C5A545" w14:textId="77777777" w:rsidR="00764B2B" w:rsidRDefault="00764B2B" w:rsidP="002B54B7">
      <w:pPr>
        <w:pStyle w:val="Heading4"/>
        <w:spacing w:line="360" w:lineRule="auto"/>
      </w:pPr>
      <w:r>
        <w:t>Non-Functional Test - 06 - Usability (NFR4)</w:t>
      </w:r>
    </w:p>
    <w:p w14:paraId="18FB64BA" w14:textId="77777777" w:rsidR="00764B2B" w:rsidRPr="00764B2B" w:rsidRDefault="00764B2B" w:rsidP="002B54B7">
      <w:pPr>
        <w:spacing w:line="360" w:lineRule="auto"/>
      </w:pP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7DF45A6F" w14:textId="77777777" w:rsidR="00764B2B" w:rsidRDefault="00764B2B" w:rsidP="002B54B7">
      <w:pPr>
        <w:pStyle w:val="Heading5"/>
        <w:spacing w:line="360" w:lineRule="auto"/>
      </w:pPr>
      <w:r>
        <w:t>Requirement</w:t>
      </w:r>
    </w:p>
    <w:p w14:paraId="24578EE2" w14:textId="77777777" w:rsidR="00764B2B" w:rsidRPr="00764B2B" w:rsidRDefault="00764B2B" w:rsidP="002B54B7">
      <w:pPr>
        <w:spacing w:line="360" w:lineRule="auto"/>
      </w:pP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4A01F8D8" w14:textId="77777777" w:rsidR="00764B2B" w:rsidRDefault="00764B2B" w:rsidP="002B54B7">
      <w:pPr>
        <w:pStyle w:val="Heading5"/>
        <w:spacing w:line="360" w:lineRule="auto"/>
      </w:pPr>
      <w:r>
        <w:t>Metric &amp; Acceptance</w:t>
      </w:r>
    </w:p>
    <w:p w14:paraId="558AAD4F" w14:textId="77777777" w:rsidR="00764B2B" w:rsidRPr="00764B2B" w:rsidRDefault="00764B2B" w:rsidP="002B54B7">
      <w:pPr>
        <w:spacing w:line="360" w:lineRule="auto"/>
      </w:pP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200A17C8" w14:textId="77777777" w:rsidR="00764B2B" w:rsidRDefault="00764B2B" w:rsidP="002B54B7">
      <w:pPr>
        <w:pStyle w:val="Heading5"/>
        <w:spacing w:line="360" w:lineRule="auto"/>
      </w:pPr>
      <w:r>
        <w:t>Execution Steps</w:t>
      </w:r>
    </w:p>
    <w:p w14:paraId="50284C21" w14:textId="77777777" w:rsidR="00764B2B" w:rsidRPr="00764B2B" w:rsidRDefault="00764B2B" w:rsidP="002B54B7">
      <w:pPr>
        <w:spacing w:line="360" w:lineRule="auto"/>
      </w:pP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lastRenderedPageBreak/>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2B54B7">
      <w:pPr>
        <w:spacing w:line="360" w:lineRule="auto"/>
        <w:ind w:left="360"/>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64852CF0" w14:textId="77777777" w:rsidR="00764B2B" w:rsidRDefault="00764B2B" w:rsidP="002B54B7">
      <w:pPr>
        <w:pStyle w:val="Heading4"/>
        <w:spacing w:line="360" w:lineRule="auto"/>
      </w:pPr>
      <w:r>
        <w:t>Non-Functional Test - 07 - Reliability (NFR5)</w:t>
      </w:r>
    </w:p>
    <w:p w14:paraId="205A3AEA" w14:textId="77777777" w:rsidR="00764B2B" w:rsidRDefault="00764B2B" w:rsidP="002B54B7">
      <w:pPr>
        <w:spacing w:before="120" w:after="120" w:line="360" w:lineRule="auto"/>
      </w:pP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28CC0CBA" w14:textId="77777777" w:rsidR="00764B2B" w:rsidRDefault="00764B2B" w:rsidP="002B54B7">
      <w:pPr>
        <w:pStyle w:val="Heading5"/>
        <w:spacing w:line="360" w:lineRule="auto"/>
      </w:pPr>
      <w:r>
        <w:lastRenderedPageBreak/>
        <w:t>Requirement</w:t>
      </w:r>
    </w:p>
    <w:p w14:paraId="49821C14" w14:textId="77777777" w:rsidR="00764B2B" w:rsidRPr="00764B2B" w:rsidRDefault="00764B2B" w:rsidP="002B54B7">
      <w:pPr>
        <w:spacing w:line="360" w:lineRule="auto"/>
      </w:pP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337CFD41" w14:textId="77777777" w:rsidR="00764B2B" w:rsidRDefault="00764B2B" w:rsidP="002B54B7">
      <w:pPr>
        <w:pStyle w:val="Heading5"/>
        <w:spacing w:line="360" w:lineRule="auto"/>
      </w:pPr>
      <w:r>
        <w:t>Metric &amp; Acceptance</w:t>
      </w:r>
    </w:p>
    <w:p w14:paraId="16F6E884" w14:textId="77777777" w:rsidR="00764B2B" w:rsidRPr="00764B2B" w:rsidRDefault="00764B2B" w:rsidP="002B54B7">
      <w:pPr>
        <w:spacing w:line="360" w:lineRule="auto"/>
      </w:pP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1B3E04DD" w14:textId="77777777" w:rsidR="00764B2B" w:rsidRDefault="00764B2B" w:rsidP="002B54B7">
      <w:pPr>
        <w:pStyle w:val="Heading5"/>
        <w:spacing w:line="360" w:lineRule="auto"/>
      </w:pPr>
      <w:r>
        <w:t>Tool Used</w:t>
      </w:r>
    </w:p>
    <w:p w14:paraId="0D349820" w14:textId="77777777" w:rsidR="00764B2B" w:rsidRPr="00764B2B" w:rsidRDefault="00764B2B" w:rsidP="002B54B7">
      <w:pPr>
        <w:spacing w:line="360" w:lineRule="auto"/>
      </w:pP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7B04B8A8" w14:textId="2C52E89C" w:rsidR="00A52199" w:rsidRDefault="00A52199" w:rsidP="002B54B7">
      <w:pPr>
        <w:pStyle w:val="Heading5"/>
        <w:spacing w:line="360" w:lineRule="auto"/>
      </w:pPr>
      <w:r>
        <w:t>Results</w:t>
      </w:r>
    </w:p>
    <w:p w14:paraId="520D4A8C" w14:textId="77777777" w:rsidR="00A52199" w:rsidRDefault="00A52199" w:rsidP="002B54B7">
      <w:pPr>
        <w:spacing w:line="360" w:lineRule="auto"/>
      </w:pPr>
    </w:p>
    <w:p w14:paraId="6E67FDC8" w14:textId="127E8CE1" w:rsidR="00A52199" w:rsidRPr="00A52199" w:rsidRDefault="00A52199" w:rsidP="002B54B7">
      <w:pPr>
        <w:spacing w:line="360" w:lineRule="auto"/>
      </w:pPr>
      <w:r>
        <w:rPr>
          <w:noProof/>
          <w14:ligatures w14:val="standardContextual"/>
        </w:rPr>
        <w:lastRenderedPageBreak/>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t>As in the dashboard, after 24 hours of consecutive testing, availability is 100%. Is surpassed the threshold 95%. Therefore, the test passed.</w:t>
      </w:r>
    </w:p>
    <w:p w14:paraId="2DBC0D13" w14:textId="77777777" w:rsidR="00695FBB" w:rsidRDefault="00695FBB" w:rsidP="002B54B7">
      <w:pPr>
        <w:spacing w:line="360" w:lineRule="auto"/>
        <w:rPr>
          <w:lang w:val="en-US"/>
        </w:rPr>
      </w:pPr>
    </w:p>
    <w:p w14:paraId="309D2257" w14:textId="77777777" w:rsidR="00695FBB" w:rsidRDefault="00695FBB" w:rsidP="002B54B7">
      <w:pPr>
        <w:spacing w:line="360" w:lineRule="auto"/>
        <w:rPr>
          <w:lang w:val="en-US"/>
        </w:rPr>
      </w:pPr>
    </w:p>
    <w:p w14:paraId="56EA8D80" w14:textId="77777777" w:rsidR="00695FBB" w:rsidRDefault="00695FBB" w:rsidP="002B54B7">
      <w:pPr>
        <w:spacing w:line="360" w:lineRule="auto"/>
        <w:rPr>
          <w:lang w:val="en-US"/>
        </w:rPr>
      </w:pPr>
    </w:p>
    <w:p w14:paraId="5142C2E2" w14:textId="77777777" w:rsidR="00695FBB" w:rsidRDefault="00695FBB" w:rsidP="002B54B7">
      <w:pPr>
        <w:spacing w:line="360" w:lineRule="auto"/>
        <w:rPr>
          <w:lang w:val="en-US"/>
        </w:rPr>
      </w:pPr>
    </w:p>
    <w:p w14:paraId="3DCCC9AC" w14:textId="77777777" w:rsidR="00695FBB" w:rsidRDefault="00695FBB" w:rsidP="002B54B7">
      <w:pPr>
        <w:spacing w:line="360" w:lineRule="auto"/>
        <w:rPr>
          <w:lang w:val="en-US"/>
        </w:rPr>
      </w:pPr>
    </w:p>
    <w:p w14:paraId="61FBE838" w14:textId="77777777" w:rsidR="00695FBB" w:rsidRDefault="00695FBB" w:rsidP="002B54B7">
      <w:pPr>
        <w:spacing w:line="360" w:lineRule="auto"/>
        <w:rPr>
          <w:lang w:val="en-US"/>
        </w:rPr>
      </w:pPr>
    </w:p>
    <w:p w14:paraId="1B18FEDA" w14:textId="77777777" w:rsidR="00695FBB" w:rsidRDefault="00695FBB" w:rsidP="002B54B7">
      <w:pPr>
        <w:spacing w:line="360" w:lineRule="auto"/>
        <w:rPr>
          <w:lang w:val="en-US"/>
        </w:rPr>
      </w:pPr>
    </w:p>
    <w:p w14:paraId="7356652B" w14:textId="77777777" w:rsidR="00695FBB" w:rsidRDefault="00695FBB" w:rsidP="002B54B7">
      <w:pPr>
        <w:spacing w:line="360" w:lineRule="auto"/>
        <w:rPr>
          <w:lang w:val="en-US"/>
        </w:rPr>
      </w:pPr>
    </w:p>
    <w:p w14:paraId="077CBDFD" w14:textId="77777777" w:rsidR="00695FBB" w:rsidRDefault="00695FBB" w:rsidP="002B54B7">
      <w:pPr>
        <w:spacing w:line="360" w:lineRule="auto"/>
        <w:rPr>
          <w:lang w:val="en-US"/>
        </w:rPr>
      </w:pPr>
    </w:p>
    <w:p w14:paraId="7A743F13" w14:textId="77777777" w:rsidR="00695FBB" w:rsidRDefault="00695FBB" w:rsidP="002B54B7">
      <w:pPr>
        <w:spacing w:line="360" w:lineRule="auto"/>
        <w:rPr>
          <w:lang w:val="en-US"/>
        </w:rPr>
      </w:pPr>
    </w:p>
    <w:p w14:paraId="41D714BB" w14:textId="77777777" w:rsidR="00695FBB" w:rsidRDefault="00695FBB" w:rsidP="002B54B7">
      <w:pPr>
        <w:spacing w:line="360" w:lineRule="auto"/>
        <w:rPr>
          <w:lang w:val="en-US"/>
        </w:rPr>
      </w:pPr>
    </w:p>
    <w:p w14:paraId="440B68B6" w14:textId="77777777" w:rsidR="003B75F2" w:rsidRDefault="003B75F2" w:rsidP="002B54B7">
      <w:pPr>
        <w:spacing w:line="360" w:lineRule="auto"/>
        <w:rPr>
          <w:lang w:val="en-US"/>
        </w:rPr>
      </w:pPr>
    </w:p>
    <w:p w14:paraId="5BD6CDCC" w14:textId="77777777" w:rsidR="003B75F2" w:rsidRDefault="003B75F2" w:rsidP="002B54B7">
      <w:pPr>
        <w:spacing w:line="360" w:lineRule="auto"/>
        <w:rPr>
          <w:lang w:val="en-US"/>
        </w:rPr>
      </w:pPr>
    </w:p>
    <w:p w14:paraId="13CCE26E" w14:textId="77777777" w:rsidR="003B75F2" w:rsidRDefault="003B75F2" w:rsidP="002B54B7">
      <w:pPr>
        <w:spacing w:line="360" w:lineRule="auto"/>
        <w:rPr>
          <w:lang w:val="en-US"/>
        </w:rPr>
      </w:pPr>
    </w:p>
    <w:p w14:paraId="1E50DAEF" w14:textId="77777777" w:rsidR="00F332A7" w:rsidRPr="00434B25" w:rsidRDefault="00F332A7" w:rsidP="002B54B7">
      <w:pPr>
        <w:spacing w:line="360" w:lineRule="auto"/>
        <w:rPr>
          <w:lang w:val="en-US"/>
        </w:rPr>
      </w:pPr>
    </w:p>
    <w:p w14:paraId="3D41B243" w14:textId="77777777" w:rsidR="00434B25" w:rsidRDefault="00434B25" w:rsidP="002B54B7">
      <w:pPr>
        <w:spacing w:line="360" w:lineRule="auto"/>
        <w:rPr>
          <w:lang w:val="en-US"/>
        </w:rPr>
      </w:pPr>
    </w:p>
    <w:p w14:paraId="5B6B17DF" w14:textId="77777777" w:rsidR="00FE20DF" w:rsidRDefault="00FE20DF" w:rsidP="002B54B7">
      <w:pPr>
        <w:spacing w:line="360" w:lineRule="auto"/>
        <w:rPr>
          <w:lang w:val="en-US"/>
        </w:rPr>
      </w:pPr>
    </w:p>
    <w:p w14:paraId="5DAD8B9E" w14:textId="77777777" w:rsidR="00FE20DF" w:rsidRDefault="00FE20DF" w:rsidP="002B54B7">
      <w:pPr>
        <w:spacing w:line="360" w:lineRule="auto"/>
        <w:rPr>
          <w:lang w:val="en-US"/>
        </w:rPr>
      </w:pPr>
    </w:p>
    <w:p w14:paraId="48AA3CC6" w14:textId="77777777" w:rsidR="00FE20DF" w:rsidRDefault="00FE20DF" w:rsidP="002B54B7">
      <w:pPr>
        <w:spacing w:line="360" w:lineRule="auto"/>
        <w:rPr>
          <w:lang w:val="en-US"/>
        </w:rPr>
      </w:pPr>
    </w:p>
    <w:p w14:paraId="4C74A007" w14:textId="77777777" w:rsidR="00FE20DF" w:rsidRDefault="00FE20DF" w:rsidP="002B54B7">
      <w:pPr>
        <w:spacing w:line="360" w:lineRule="auto"/>
        <w:rPr>
          <w:lang w:val="en-US"/>
        </w:rPr>
      </w:pPr>
    </w:p>
    <w:p w14:paraId="0079753A" w14:textId="77777777" w:rsidR="00FE20DF" w:rsidRDefault="00FE20DF" w:rsidP="002B54B7">
      <w:pPr>
        <w:spacing w:line="360" w:lineRule="auto"/>
        <w:rPr>
          <w:lang w:val="en-US"/>
        </w:rPr>
      </w:pPr>
    </w:p>
    <w:p w14:paraId="7415822F" w14:textId="77777777" w:rsidR="00FE20DF" w:rsidRDefault="00FE20DF" w:rsidP="002B54B7">
      <w:pPr>
        <w:spacing w:line="360" w:lineRule="auto"/>
        <w:rPr>
          <w:lang w:val="en-US"/>
        </w:rPr>
      </w:pPr>
    </w:p>
    <w:p w14:paraId="6FC19C3F" w14:textId="77777777" w:rsidR="00FE20DF" w:rsidRDefault="00FE20DF" w:rsidP="002B54B7">
      <w:pPr>
        <w:spacing w:line="360" w:lineRule="auto"/>
        <w:rPr>
          <w:lang w:val="en-US"/>
        </w:rPr>
      </w:pPr>
    </w:p>
    <w:p w14:paraId="5752ADF3" w14:textId="77777777" w:rsidR="00FE20DF" w:rsidRDefault="00FE20DF" w:rsidP="002B54B7">
      <w:pPr>
        <w:spacing w:line="360" w:lineRule="auto"/>
        <w:rPr>
          <w:lang w:val="en-US"/>
        </w:rPr>
      </w:pPr>
    </w:p>
    <w:p w14:paraId="7B527B4E" w14:textId="77777777" w:rsidR="00FE20DF" w:rsidRDefault="00FE20DF" w:rsidP="002B54B7">
      <w:pPr>
        <w:spacing w:line="360" w:lineRule="auto"/>
        <w:rPr>
          <w:lang w:val="en-US"/>
        </w:rPr>
      </w:pPr>
    </w:p>
    <w:p w14:paraId="58003485" w14:textId="77777777" w:rsidR="00FE20DF" w:rsidRDefault="00FE20DF" w:rsidP="002B54B7">
      <w:pPr>
        <w:spacing w:line="360" w:lineRule="auto"/>
        <w:rPr>
          <w:lang w:val="en-US"/>
        </w:rPr>
      </w:pPr>
    </w:p>
    <w:p w14:paraId="6054B3E3" w14:textId="77777777" w:rsidR="00FE20DF" w:rsidRDefault="00FE20DF" w:rsidP="002B54B7">
      <w:pPr>
        <w:spacing w:line="360" w:lineRule="auto"/>
        <w:rPr>
          <w:lang w:val="en-US"/>
        </w:rPr>
      </w:pPr>
    </w:p>
    <w:p w14:paraId="2C49BE81" w14:textId="77777777" w:rsidR="00FE20DF" w:rsidRDefault="00FE20DF" w:rsidP="002B54B7">
      <w:pPr>
        <w:spacing w:line="360" w:lineRule="auto"/>
        <w:rPr>
          <w:lang w:val="en-US"/>
        </w:rPr>
      </w:pPr>
    </w:p>
    <w:p w14:paraId="3240D873" w14:textId="77777777" w:rsidR="00FE20DF" w:rsidRDefault="00FE20DF" w:rsidP="002B54B7">
      <w:pPr>
        <w:spacing w:line="360" w:lineRule="auto"/>
        <w:rPr>
          <w:lang w:val="en-US"/>
        </w:rPr>
      </w:pPr>
    </w:p>
    <w:p w14:paraId="64E8A23B" w14:textId="77777777" w:rsidR="00FE20DF" w:rsidRDefault="00FE20DF" w:rsidP="002B54B7">
      <w:pPr>
        <w:spacing w:line="360" w:lineRule="auto"/>
        <w:rPr>
          <w:lang w:val="en-US"/>
        </w:rPr>
      </w:pPr>
    </w:p>
    <w:p w14:paraId="028B4D97" w14:textId="77777777" w:rsidR="00FE20DF" w:rsidRDefault="00FE20DF" w:rsidP="002B54B7">
      <w:pPr>
        <w:spacing w:line="360" w:lineRule="auto"/>
        <w:rPr>
          <w:lang w:val="en-US"/>
        </w:rPr>
      </w:pPr>
    </w:p>
    <w:p w14:paraId="7D15E4C7" w14:textId="77777777" w:rsidR="00FE20DF" w:rsidRDefault="00FE20DF" w:rsidP="002B54B7">
      <w:pPr>
        <w:spacing w:line="360" w:lineRule="auto"/>
        <w:rPr>
          <w:lang w:val="en-US"/>
        </w:rPr>
      </w:pPr>
    </w:p>
    <w:p w14:paraId="4F97D0BB" w14:textId="77777777" w:rsidR="00FE20DF" w:rsidRDefault="00FE20DF" w:rsidP="002B54B7">
      <w:pPr>
        <w:spacing w:line="360" w:lineRule="auto"/>
        <w:rPr>
          <w:lang w:val="en-US"/>
        </w:rPr>
      </w:pPr>
    </w:p>
    <w:p w14:paraId="4F2D1617" w14:textId="77777777" w:rsidR="00FE20DF" w:rsidRDefault="00FE20DF" w:rsidP="002B54B7">
      <w:pPr>
        <w:spacing w:line="360" w:lineRule="auto"/>
        <w:rPr>
          <w:lang w:val="en-US"/>
        </w:rPr>
      </w:pPr>
    </w:p>
    <w:p w14:paraId="38BB5409" w14:textId="77777777" w:rsidR="00FE20DF" w:rsidRDefault="00FE20DF" w:rsidP="002B54B7">
      <w:pPr>
        <w:spacing w:line="360" w:lineRule="auto"/>
        <w:rPr>
          <w:lang w:val="en-US"/>
        </w:rPr>
      </w:pPr>
    </w:p>
    <w:p w14:paraId="0DD36B22" w14:textId="77777777" w:rsidR="00FE20DF" w:rsidRDefault="00FE20DF" w:rsidP="002B54B7">
      <w:pPr>
        <w:spacing w:line="360" w:lineRule="auto"/>
        <w:rPr>
          <w:lang w:val="en-US"/>
        </w:rPr>
      </w:pPr>
    </w:p>
    <w:p w14:paraId="5BDFEBE2" w14:textId="77777777" w:rsidR="00FE20DF" w:rsidRDefault="00FE20DF" w:rsidP="002B54B7">
      <w:pPr>
        <w:spacing w:line="360" w:lineRule="auto"/>
        <w:rPr>
          <w:lang w:val="en-US"/>
        </w:rPr>
      </w:pPr>
    </w:p>
    <w:p w14:paraId="34AA4CD2" w14:textId="77777777" w:rsidR="00FE20DF" w:rsidRDefault="00FE20DF" w:rsidP="002B54B7">
      <w:pPr>
        <w:spacing w:line="360" w:lineRule="auto"/>
        <w:rPr>
          <w:lang w:val="en-US"/>
        </w:rPr>
      </w:pPr>
    </w:p>
    <w:p w14:paraId="522FA771" w14:textId="77777777" w:rsidR="00FE20DF" w:rsidRDefault="00FE20DF" w:rsidP="002B54B7">
      <w:pPr>
        <w:spacing w:line="360" w:lineRule="auto"/>
        <w:rPr>
          <w:lang w:val="en-US"/>
        </w:rPr>
      </w:pPr>
    </w:p>
    <w:p w14:paraId="2F7CC277" w14:textId="77777777" w:rsidR="00FE20DF" w:rsidRDefault="00FE20DF" w:rsidP="002B54B7">
      <w:pPr>
        <w:spacing w:line="360" w:lineRule="auto"/>
        <w:rPr>
          <w:lang w:val="en-US"/>
        </w:rPr>
      </w:pPr>
    </w:p>
    <w:p w14:paraId="261B20AD" w14:textId="77777777" w:rsidR="00FE20DF" w:rsidRDefault="00FE20DF" w:rsidP="002B54B7">
      <w:pPr>
        <w:spacing w:line="360" w:lineRule="auto"/>
        <w:rPr>
          <w:lang w:val="en-US"/>
        </w:rPr>
      </w:pPr>
    </w:p>
    <w:p w14:paraId="0AF7C656" w14:textId="77777777" w:rsidR="00FE20DF" w:rsidRDefault="00FE20DF" w:rsidP="002B54B7">
      <w:pPr>
        <w:spacing w:line="360" w:lineRule="auto"/>
        <w:rPr>
          <w:lang w:val="en-US"/>
        </w:rPr>
      </w:pPr>
    </w:p>
    <w:p w14:paraId="06BD727F" w14:textId="77777777" w:rsidR="00FE20DF" w:rsidRDefault="00FE20DF" w:rsidP="002B54B7">
      <w:pPr>
        <w:spacing w:line="360" w:lineRule="auto"/>
        <w:rPr>
          <w:lang w:val="en-US"/>
        </w:rPr>
      </w:pPr>
    </w:p>
    <w:p w14:paraId="63ABAECE" w14:textId="77777777" w:rsidR="00FE20DF" w:rsidRDefault="00FE20DF" w:rsidP="002B54B7">
      <w:pPr>
        <w:spacing w:line="360" w:lineRule="auto"/>
        <w:rPr>
          <w:lang w:val="en-US"/>
        </w:rPr>
      </w:pPr>
    </w:p>
    <w:p w14:paraId="4E4EC9D7" w14:textId="77777777" w:rsidR="00FE20DF" w:rsidRDefault="00FE20DF" w:rsidP="002B54B7">
      <w:pPr>
        <w:spacing w:line="360" w:lineRule="auto"/>
        <w:rPr>
          <w:lang w:val="en-US"/>
        </w:rPr>
      </w:pPr>
    </w:p>
    <w:p w14:paraId="4B706FE4" w14:textId="7A47135D" w:rsidR="00FE20DF" w:rsidRDefault="00054F3D" w:rsidP="002B54B7">
      <w:pPr>
        <w:spacing w:line="360" w:lineRule="auto"/>
        <w:rPr>
          <w:lang w:val="en-US"/>
        </w:rPr>
      </w:pPr>
      <w:r w:rsidRPr="00054F3D">
        <w:rPr>
          <w:noProof/>
          <w14:ligatures w14:val="standardContextual"/>
        </w:rPr>
        <w:pict w14:anchorId="215CBAD7">
          <v:rect id="_x0000_i1027" alt="" style="width:451.3pt;height:.05pt;mso-width-percent:0;mso-height-percent:0;mso-width-percent:0;mso-height-percent:0" o:hralign="center" o:hrstd="t" o:hr="t" fillcolor="#a0a0a0" stroked="f"/>
        </w:pict>
      </w:r>
    </w:p>
    <w:p w14:paraId="0BB6A61C" w14:textId="2BBB88C8"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405F747" w14:textId="77777777" w:rsidR="00307D61" w:rsidRDefault="00307D61" w:rsidP="002B54B7">
      <w:pPr>
        <w:pStyle w:val="Heading3"/>
        <w:spacing w:line="360" w:lineRule="auto"/>
      </w:pPr>
      <w:r>
        <w:t>8. 1 Quantitative Evaluation</w:t>
      </w:r>
    </w:p>
    <w:p w14:paraId="2EBF3478" w14:textId="77777777" w:rsidR="00F74DDE" w:rsidRDefault="00F74DDE" w:rsidP="002B54B7">
      <w:pPr>
        <w:spacing w:line="360" w:lineRule="auto"/>
      </w:pP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lastRenderedPageBreak/>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72C8529D" w14:textId="77777777" w:rsidR="00307D61" w:rsidRDefault="00307D61" w:rsidP="002B54B7">
      <w:pPr>
        <w:numPr>
          <w:ilvl w:val="0"/>
          <w:numId w:val="157"/>
        </w:numPr>
        <w:spacing w:before="120" w:after="120" w:line="360" w:lineRule="auto"/>
      </w:pPr>
      <w:r>
        <w:rPr>
          <w:b/>
          <w:bCs/>
        </w:rPr>
        <w:t>Strong dataset structure.</w:t>
      </w:r>
    </w:p>
    <w:p w14:paraId="0A1651C4" w14:textId="77777777" w:rsidR="00307D61" w:rsidRDefault="00307D61" w:rsidP="002B54B7">
      <w:pPr>
        <w:spacing w:line="360" w:lineRule="auto"/>
      </w:pP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6071AB36" w14:textId="77777777" w:rsidR="00307D61" w:rsidRDefault="00307D61" w:rsidP="002B54B7">
      <w:pPr>
        <w:numPr>
          <w:ilvl w:val="0"/>
          <w:numId w:val="158"/>
        </w:numPr>
        <w:spacing w:before="120" w:after="120" w:line="360" w:lineRule="auto"/>
      </w:pPr>
      <w:r>
        <w:rPr>
          <w:b/>
          <w:bCs/>
        </w:rPr>
        <w:t>Perfect scores can be due to overfitting.</w:t>
      </w:r>
    </w:p>
    <w:p w14:paraId="03C21016" w14:textId="77777777" w:rsidR="00307D61" w:rsidRDefault="00307D61" w:rsidP="002B54B7">
      <w:pPr>
        <w:spacing w:line="360" w:lineRule="auto"/>
      </w:pP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01C464E0" w14:textId="77777777" w:rsidR="00307D61" w:rsidRDefault="00307D61" w:rsidP="002B54B7">
      <w:pPr>
        <w:numPr>
          <w:ilvl w:val="0"/>
          <w:numId w:val="159"/>
        </w:numPr>
        <w:spacing w:before="120" w:after="120" w:line="360" w:lineRule="auto"/>
      </w:pPr>
      <w:r>
        <w:rPr>
          <w:b/>
          <w:bCs/>
        </w:rPr>
        <w:t>Logistic Regression has balanced performance and clarity.</w:t>
      </w:r>
    </w:p>
    <w:p w14:paraId="665E9C72" w14:textId="77777777" w:rsidR="00307D61" w:rsidRDefault="00307D61" w:rsidP="002B54B7">
      <w:pPr>
        <w:spacing w:line="360" w:lineRule="auto"/>
      </w:pP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12E009E4" w14:textId="77777777" w:rsidR="00307D61" w:rsidRDefault="00307D61" w:rsidP="002B54B7">
      <w:pPr>
        <w:numPr>
          <w:ilvl w:val="0"/>
          <w:numId w:val="160"/>
        </w:numPr>
        <w:spacing w:before="120" w:after="120" w:line="360" w:lineRule="auto"/>
      </w:pPr>
      <w:r>
        <w:rPr>
          <w:b/>
          <w:bCs/>
        </w:rPr>
        <w:lastRenderedPageBreak/>
        <w:t>SVM confirms non-linear patterns.</w:t>
      </w:r>
    </w:p>
    <w:p w14:paraId="37E82CD2" w14:textId="77777777" w:rsidR="00307D61" w:rsidRDefault="00307D61" w:rsidP="002B54B7">
      <w:pPr>
        <w:spacing w:line="360" w:lineRule="auto"/>
      </w:pP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4D268084" w14:textId="6D6958E6" w:rsidR="00CB196E" w:rsidRDefault="00CB196E" w:rsidP="002B54B7">
      <w:pPr>
        <w:pStyle w:val="Heading3"/>
        <w:numPr>
          <w:ilvl w:val="1"/>
          <w:numId w:val="7"/>
        </w:numPr>
        <w:spacing w:line="360" w:lineRule="auto"/>
      </w:pPr>
      <w:r>
        <w:t>Qualitative Evaluation</w:t>
      </w:r>
    </w:p>
    <w:p w14:paraId="1BCEF3BD" w14:textId="77777777" w:rsidR="00CB196E" w:rsidRDefault="00CB196E" w:rsidP="002B54B7">
      <w:pPr>
        <w:spacing w:line="360" w:lineRule="auto"/>
        <w:ind w:left="360"/>
      </w:pP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2B54B7">
      <w:pPr>
        <w:spacing w:line="360" w:lineRule="auto"/>
      </w:pPr>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7865BC5C" w14:textId="77777777" w:rsidR="003C6872" w:rsidRDefault="003C6872" w:rsidP="002B54B7">
      <w:pPr>
        <w:pStyle w:val="Heading3"/>
        <w:spacing w:line="360" w:lineRule="auto"/>
      </w:pPr>
      <w:r>
        <w:lastRenderedPageBreak/>
        <w:t>8.3 Evaluation of the Achievement of Functional Requirements</w:t>
      </w:r>
    </w:p>
    <w:p w14:paraId="52119D0D" w14:textId="77777777" w:rsidR="003C6872" w:rsidRDefault="003C6872" w:rsidP="002B54B7">
      <w:pPr>
        <w:spacing w:line="360" w:lineRule="auto"/>
      </w:pP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5F00910E" w14:textId="12782A17" w:rsidR="003C6872" w:rsidRDefault="003C6872" w:rsidP="002B54B7">
      <w:pPr>
        <w:pStyle w:val="Heading4"/>
        <w:spacing w:line="360" w:lineRule="auto"/>
      </w:pPr>
      <w:r>
        <w:t xml:space="preserve">FR1 </w:t>
      </w:r>
      <w:r w:rsidR="009801F8">
        <w:t>-</w:t>
      </w:r>
      <w:r>
        <w:t xml:space="preserve"> The system shall authenticate users through login.</w:t>
      </w:r>
    </w:p>
    <w:p w14:paraId="33C9B7FA" w14:textId="77777777" w:rsidR="003C6872" w:rsidRDefault="003C6872" w:rsidP="002B54B7">
      <w:pPr>
        <w:spacing w:line="360" w:lineRule="auto"/>
      </w:pPr>
    </w:p>
    <w:p w14:paraId="5CA3CF41" w14:textId="77777777" w:rsidR="003C6872" w:rsidRDefault="003C6872" w:rsidP="002B54B7">
      <w:pPr>
        <w:pStyle w:val="Heading5"/>
        <w:spacing w:line="360" w:lineRule="auto"/>
      </w:pPr>
      <w:r>
        <w:t>Requriement</w:t>
      </w:r>
    </w:p>
    <w:p w14:paraId="04C5AA34" w14:textId="77777777" w:rsidR="003C6872" w:rsidRPr="003C6872" w:rsidRDefault="003C6872" w:rsidP="002B54B7">
      <w:pPr>
        <w:spacing w:line="360" w:lineRule="auto"/>
      </w:pP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031647A3" w14:textId="77777777" w:rsidR="003C6872" w:rsidRDefault="003C6872" w:rsidP="002B54B7">
      <w:pPr>
        <w:pStyle w:val="Heading5"/>
        <w:spacing w:line="360" w:lineRule="auto"/>
      </w:pPr>
      <w:r>
        <w:t>Evaluation</w:t>
      </w:r>
    </w:p>
    <w:p w14:paraId="249DF514" w14:textId="77777777" w:rsidR="003C6872" w:rsidRPr="003C6872" w:rsidRDefault="003C6872" w:rsidP="002B54B7">
      <w:pPr>
        <w:spacing w:line="360" w:lineRule="auto"/>
      </w:pP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0BED7BD0" w14:textId="2DA24B06" w:rsidR="003C6872" w:rsidRDefault="003C6872" w:rsidP="002B54B7">
      <w:pPr>
        <w:pStyle w:val="Heading4"/>
        <w:spacing w:line="360" w:lineRule="auto"/>
      </w:pPr>
      <w:r>
        <w:t xml:space="preserve">FR2 </w:t>
      </w:r>
      <w:r w:rsidR="009801F8">
        <w:t>-</w:t>
      </w:r>
      <w:r>
        <w:t xml:space="preserve"> The system shall accept loan form inputs and return a prediction.</w:t>
      </w:r>
    </w:p>
    <w:p w14:paraId="30B3801A" w14:textId="77777777" w:rsidR="003C6872" w:rsidRDefault="003C6872" w:rsidP="002B54B7">
      <w:pPr>
        <w:spacing w:line="360" w:lineRule="auto"/>
      </w:pPr>
    </w:p>
    <w:p w14:paraId="71463F5B" w14:textId="77777777" w:rsidR="003C6872" w:rsidRDefault="003C6872" w:rsidP="002B54B7">
      <w:pPr>
        <w:pStyle w:val="Heading5"/>
        <w:spacing w:line="360" w:lineRule="auto"/>
      </w:pPr>
      <w:r>
        <w:t>Requriement</w:t>
      </w:r>
    </w:p>
    <w:p w14:paraId="10E31CC0" w14:textId="77777777" w:rsidR="003C6872" w:rsidRPr="003C6872" w:rsidRDefault="003C6872" w:rsidP="002B54B7">
      <w:pPr>
        <w:spacing w:line="360" w:lineRule="auto"/>
      </w:pP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0677B01A" w14:textId="77777777" w:rsidR="003C6872" w:rsidRDefault="003C6872" w:rsidP="002B54B7">
      <w:pPr>
        <w:pStyle w:val="Heading5"/>
        <w:spacing w:line="360" w:lineRule="auto"/>
      </w:pPr>
      <w:r>
        <w:lastRenderedPageBreak/>
        <w:t>Evaluation</w:t>
      </w:r>
    </w:p>
    <w:p w14:paraId="72A678EA" w14:textId="77777777" w:rsidR="003C6872" w:rsidRDefault="003C6872" w:rsidP="002B54B7">
      <w:pPr>
        <w:spacing w:line="360" w:lineRule="auto"/>
      </w:pP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6AEBB874" w14:textId="77777777" w:rsidR="003C6872" w:rsidRDefault="003C6872" w:rsidP="002B54B7">
      <w:pPr>
        <w:pStyle w:val="Heading5"/>
        <w:spacing w:line="360" w:lineRule="auto"/>
      </w:pPr>
      <w:r>
        <w:t>Requriement</w:t>
      </w:r>
    </w:p>
    <w:p w14:paraId="1DB52885" w14:textId="77777777" w:rsidR="00BF628C" w:rsidRPr="00BF628C" w:rsidRDefault="00BF628C" w:rsidP="002B54B7">
      <w:pPr>
        <w:spacing w:line="360" w:lineRule="auto"/>
      </w:pP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358D6254" w14:textId="77777777" w:rsidR="003C6872" w:rsidRDefault="003C6872" w:rsidP="002B54B7">
      <w:pPr>
        <w:pStyle w:val="Heading5"/>
        <w:spacing w:line="360" w:lineRule="auto"/>
      </w:pPr>
      <w:r>
        <w:t>Evaluation</w:t>
      </w:r>
    </w:p>
    <w:p w14:paraId="0E677678" w14:textId="77777777" w:rsidR="00BF628C" w:rsidRDefault="00BF628C" w:rsidP="002B54B7">
      <w:pPr>
        <w:spacing w:line="360" w:lineRule="auto"/>
      </w:pP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4091885E" w14:textId="77777777" w:rsidR="003C6872" w:rsidRDefault="003C6872" w:rsidP="002B54B7">
      <w:pPr>
        <w:pStyle w:val="Heading5"/>
        <w:spacing w:line="360" w:lineRule="auto"/>
      </w:pPr>
      <w:r>
        <w:t>Requriement</w:t>
      </w:r>
    </w:p>
    <w:p w14:paraId="3D97FD87" w14:textId="77777777" w:rsidR="00D929B6" w:rsidRPr="00D929B6" w:rsidRDefault="00D929B6" w:rsidP="002B54B7">
      <w:pPr>
        <w:spacing w:line="360" w:lineRule="auto"/>
      </w:pP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CD9D0D7" w14:textId="77777777" w:rsidR="003C6872" w:rsidRDefault="003C6872" w:rsidP="002B54B7">
      <w:pPr>
        <w:pStyle w:val="Heading5"/>
        <w:spacing w:line="360" w:lineRule="auto"/>
      </w:pPr>
      <w:r>
        <w:t>Evaluation</w:t>
      </w:r>
    </w:p>
    <w:p w14:paraId="00AB1877" w14:textId="77777777" w:rsidR="00D929B6" w:rsidRDefault="00D929B6" w:rsidP="002B54B7">
      <w:pPr>
        <w:spacing w:line="360" w:lineRule="auto"/>
      </w:pP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23112758" w14:textId="77777777" w:rsidR="003C6872" w:rsidRDefault="003C6872" w:rsidP="002B54B7">
      <w:pPr>
        <w:spacing w:line="360" w:lineRule="auto"/>
      </w:pP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3C935994" w14:textId="77777777" w:rsidR="003C6872" w:rsidRDefault="003C6872" w:rsidP="002B54B7">
      <w:pPr>
        <w:pStyle w:val="Heading5"/>
        <w:spacing w:line="360" w:lineRule="auto"/>
      </w:pPr>
      <w:r>
        <w:t>Requriement</w:t>
      </w:r>
    </w:p>
    <w:p w14:paraId="1F2CBB35" w14:textId="77777777" w:rsidR="00D53C42" w:rsidRDefault="00D53C42" w:rsidP="002B54B7">
      <w:pPr>
        <w:spacing w:line="360" w:lineRule="auto"/>
      </w:pP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99DF45B" w14:textId="77777777" w:rsidR="003C6872" w:rsidRDefault="003C6872" w:rsidP="002B54B7">
      <w:pPr>
        <w:pStyle w:val="Heading5"/>
        <w:spacing w:line="360" w:lineRule="auto"/>
      </w:pPr>
      <w:r>
        <w:t>Evaluation</w:t>
      </w:r>
    </w:p>
    <w:p w14:paraId="646DEEF3" w14:textId="77777777" w:rsidR="00D53C42" w:rsidRDefault="00D53C42" w:rsidP="002B54B7">
      <w:pPr>
        <w:spacing w:line="360" w:lineRule="auto"/>
      </w:pP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468EEDD" w14:textId="77777777" w:rsidR="003C6872" w:rsidRDefault="003C6872" w:rsidP="002B54B7">
      <w:pPr>
        <w:pStyle w:val="Heading5"/>
        <w:spacing w:line="360" w:lineRule="auto"/>
      </w:pPr>
      <w:r>
        <w:t>Requriement</w:t>
      </w:r>
    </w:p>
    <w:p w14:paraId="0727033C" w14:textId="77777777" w:rsidR="004E442A" w:rsidRDefault="004E442A" w:rsidP="002B54B7">
      <w:pPr>
        <w:spacing w:line="360" w:lineRule="auto"/>
      </w:pP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463BC90A" w14:textId="77777777" w:rsidR="003C6872" w:rsidRDefault="003C6872" w:rsidP="002B54B7">
      <w:pPr>
        <w:pStyle w:val="Heading5"/>
        <w:spacing w:line="360" w:lineRule="auto"/>
      </w:pPr>
      <w:r>
        <w:t>Evaluation</w:t>
      </w:r>
    </w:p>
    <w:p w14:paraId="1DAD9C4E" w14:textId="77777777" w:rsidR="004E442A" w:rsidRDefault="004E442A" w:rsidP="002B54B7">
      <w:pPr>
        <w:spacing w:line="360" w:lineRule="auto"/>
      </w:pPr>
    </w:p>
    <w:p w14:paraId="7E9C667C" w14:textId="77777777" w:rsidR="003C6872" w:rsidRDefault="003C6872" w:rsidP="002B54B7">
      <w:pPr>
        <w:spacing w:line="360" w:lineRule="auto"/>
      </w:pPr>
      <w:r>
        <w:lastRenderedPageBreak/>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1EC88E38" w14:textId="77777777" w:rsidR="003C6872" w:rsidRDefault="003C6872" w:rsidP="002B54B7">
      <w:pPr>
        <w:pStyle w:val="Heading5"/>
        <w:spacing w:line="360" w:lineRule="auto"/>
      </w:pPr>
      <w:r>
        <w:t>Requriement</w:t>
      </w:r>
    </w:p>
    <w:p w14:paraId="6365F77E" w14:textId="77777777" w:rsidR="0042035F" w:rsidRDefault="0042035F" w:rsidP="002B54B7">
      <w:pPr>
        <w:spacing w:line="360" w:lineRule="auto"/>
      </w:pP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435ECE03" w14:textId="77777777" w:rsidR="003C6872" w:rsidRDefault="003C6872" w:rsidP="002B54B7">
      <w:pPr>
        <w:pStyle w:val="Heading5"/>
        <w:spacing w:line="360" w:lineRule="auto"/>
      </w:pPr>
      <w:r>
        <w:t>Evaluation</w:t>
      </w:r>
    </w:p>
    <w:p w14:paraId="584CDECE" w14:textId="77777777" w:rsidR="0042035F" w:rsidRDefault="0042035F" w:rsidP="002B54B7">
      <w:pPr>
        <w:spacing w:line="360" w:lineRule="auto"/>
      </w:pP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00281512" w14:textId="77777777" w:rsidR="003C6872" w:rsidRDefault="003C6872" w:rsidP="002B54B7">
      <w:pPr>
        <w:pStyle w:val="Heading5"/>
        <w:spacing w:line="360" w:lineRule="auto"/>
      </w:pPr>
      <w:r>
        <w:t>Requriement</w:t>
      </w:r>
    </w:p>
    <w:p w14:paraId="3FDC0162" w14:textId="77777777" w:rsidR="0042035F" w:rsidRDefault="0042035F" w:rsidP="002B54B7">
      <w:pPr>
        <w:spacing w:line="360" w:lineRule="auto"/>
      </w:pP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19DD007A" w14:textId="77777777" w:rsidR="003C6872" w:rsidRDefault="003C6872" w:rsidP="002B54B7">
      <w:pPr>
        <w:pStyle w:val="Heading5"/>
        <w:spacing w:line="360" w:lineRule="auto"/>
      </w:pPr>
      <w:r>
        <w:t>Evaluation</w:t>
      </w:r>
    </w:p>
    <w:p w14:paraId="2206BADA" w14:textId="77777777" w:rsidR="0042035F" w:rsidRDefault="0042035F" w:rsidP="002B54B7">
      <w:pPr>
        <w:spacing w:line="360" w:lineRule="auto"/>
      </w:pP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lastRenderedPageBreak/>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C6BBA4" w14:textId="77777777" w:rsidR="003C6872" w:rsidRDefault="003C6872" w:rsidP="002B54B7">
      <w:pPr>
        <w:pStyle w:val="Heading5"/>
        <w:spacing w:line="360" w:lineRule="auto"/>
      </w:pPr>
      <w:r>
        <w:t>Requriement</w:t>
      </w:r>
    </w:p>
    <w:p w14:paraId="1D9C2D50" w14:textId="77777777" w:rsidR="0042035F" w:rsidRDefault="0042035F" w:rsidP="002B54B7">
      <w:pPr>
        <w:spacing w:line="360" w:lineRule="auto"/>
      </w:pP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2320D060" w14:textId="77777777" w:rsidR="003C6872" w:rsidRDefault="003C6872" w:rsidP="002B54B7">
      <w:pPr>
        <w:pStyle w:val="Heading5"/>
        <w:spacing w:line="360" w:lineRule="auto"/>
      </w:pPr>
      <w:r>
        <w:t>Evaluation</w:t>
      </w:r>
    </w:p>
    <w:p w14:paraId="1EDB587F" w14:textId="77777777" w:rsidR="0042035F" w:rsidRDefault="0042035F" w:rsidP="002B54B7">
      <w:pPr>
        <w:spacing w:line="360" w:lineRule="auto"/>
      </w:pP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0ADAAA8F" w14:textId="363C72B9" w:rsidR="00FB0688" w:rsidRDefault="003C6872" w:rsidP="002B54B7">
      <w:pPr>
        <w:pStyle w:val="Heading4"/>
        <w:spacing w:line="360" w:lineRule="auto"/>
      </w:pPr>
      <w:r>
        <w:t>Summary of Functional Requirement Achievement</w:t>
      </w:r>
    </w:p>
    <w:p w14:paraId="3E387555" w14:textId="77777777" w:rsidR="00FB0688" w:rsidRPr="00FB0688" w:rsidRDefault="00FB0688" w:rsidP="002B54B7">
      <w:pPr>
        <w:spacing w:line="360" w:lineRule="auto"/>
      </w:pP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4DB45200" w14:textId="77777777" w:rsidR="00033A33" w:rsidRDefault="00033A33" w:rsidP="002B54B7">
      <w:pPr>
        <w:pStyle w:val="Heading3"/>
        <w:spacing w:line="360" w:lineRule="auto"/>
      </w:pPr>
      <w:r>
        <w:t>8.4 Evaluation of the Achievement of Non-Functional Requirements</w:t>
      </w:r>
    </w:p>
    <w:p w14:paraId="0B7530A1" w14:textId="77777777" w:rsidR="00F74DDE" w:rsidRDefault="00F74DDE" w:rsidP="002B54B7">
      <w:pPr>
        <w:spacing w:line="360" w:lineRule="auto"/>
      </w:pP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08B9246" w14:textId="77777777" w:rsidR="00033A33" w:rsidRDefault="00033A33" w:rsidP="002B54B7">
      <w:pPr>
        <w:pStyle w:val="Heading4"/>
        <w:spacing w:line="360" w:lineRule="auto"/>
      </w:pPr>
      <w:r>
        <w:t>NFR1 - Trust</w:t>
      </w:r>
    </w:p>
    <w:p w14:paraId="257750C9" w14:textId="77777777" w:rsidR="00033A33" w:rsidRDefault="00033A33" w:rsidP="002B54B7">
      <w:pPr>
        <w:spacing w:line="360" w:lineRule="auto"/>
      </w:pPr>
    </w:p>
    <w:p w14:paraId="6D630230" w14:textId="77777777" w:rsidR="00033A33" w:rsidRDefault="00033A33" w:rsidP="002B54B7">
      <w:pPr>
        <w:spacing w:line="360" w:lineRule="auto"/>
      </w:pPr>
      <w:r>
        <w:lastRenderedPageBreak/>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7867AF59" w14:textId="77777777" w:rsidR="00033A33" w:rsidRDefault="00033A33" w:rsidP="002B54B7">
      <w:pPr>
        <w:pStyle w:val="Heading4"/>
        <w:spacing w:line="360" w:lineRule="auto"/>
      </w:pPr>
      <w:r>
        <w:t>NFR2 - Security</w:t>
      </w:r>
    </w:p>
    <w:p w14:paraId="3CBEF034" w14:textId="77777777" w:rsidR="00033A33" w:rsidRDefault="00033A33" w:rsidP="002B54B7">
      <w:pPr>
        <w:spacing w:line="360" w:lineRule="auto"/>
      </w:pP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0D9DBACE" w14:textId="77777777" w:rsidR="00033A33" w:rsidRDefault="00033A33" w:rsidP="002B54B7">
      <w:pPr>
        <w:pStyle w:val="Heading4"/>
        <w:spacing w:line="360" w:lineRule="auto"/>
      </w:pPr>
      <w:r>
        <w:t>NFR3 - Performance</w:t>
      </w:r>
    </w:p>
    <w:p w14:paraId="77141F97" w14:textId="77777777" w:rsidR="00033A33" w:rsidRDefault="00033A33" w:rsidP="002B54B7">
      <w:pPr>
        <w:spacing w:line="360" w:lineRule="auto"/>
      </w:pP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24251A8" w14:textId="77777777" w:rsidR="00033A33" w:rsidRDefault="00033A33" w:rsidP="002B54B7">
      <w:pPr>
        <w:pStyle w:val="Heading4"/>
        <w:spacing w:line="360" w:lineRule="auto"/>
      </w:pPr>
      <w:r>
        <w:t>NFR4 - Usability</w:t>
      </w:r>
    </w:p>
    <w:p w14:paraId="75437F68" w14:textId="77777777" w:rsidR="00033A33" w:rsidRDefault="00033A33" w:rsidP="002B54B7">
      <w:pPr>
        <w:spacing w:line="360" w:lineRule="auto"/>
      </w:pP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6DE9659D" w14:textId="77777777" w:rsidR="00033A33" w:rsidRDefault="00033A33" w:rsidP="002B54B7">
      <w:pPr>
        <w:pStyle w:val="Heading4"/>
        <w:spacing w:line="360" w:lineRule="auto"/>
      </w:pPr>
      <w:r>
        <w:t>NFR5 - Reliability</w:t>
      </w:r>
    </w:p>
    <w:p w14:paraId="2DEC3B16" w14:textId="77777777" w:rsidR="00033A33" w:rsidRDefault="00033A33" w:rsidP="002B54B7">
      <w:pPr>
        <w:spacing w:line="360" w:lineRule="auto"/>
      </w:pPr>
    </w:p>
    <w:p w14:paraId="5AA388FE" w14:textId="77777777" w:rsidR="00033A33" w:rsidRDefault="00033A33" w:rsidP="002B54B7">
      <w:pPr>
        <w:spacing w:line="360" w:lineRule="auto"/>
      </w:pPr>
      <w:r>
        <w:lastRenderedPageBreak/>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16E5EAC4" w14:textId="77777777" w:rsidR="00A90928" w:rsidRDefault="00A90928" w:rsidP="002B54B7">
      <w:pPr>
        <w:pStyle w:val="Heading3"/>
        <w:spacing w:line="360" w:lineRule="auto"/>
      </w:pPr>
      <w:r>
        <w:t xml:space="preserve">8.5 Evaluation of the Achievement of Aim </w:t>
      </w:r>
    </w:p>
    <w:p w14:paraId="0D6C0D44" w14:textId="77777777" w:rsidR="00A90928" w:rsidRDefault="00A90928" w:rsidP="002B54B7">
      <w:pPr>
        <w:spacing w:line="360" w:lineRule="auto"/>
      </w:pP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lastRenderedPageBreak/>
        <w:t>8.6 Answer for the research questions</w:t>
      </w:r>
    </w:p>
    <w:p w14:paraId="10D63314" w14:textId="77777777" w:rsidR="000417E1" w:rsidRDefault="000417E1" w:rsidP="002B54B7">
      <w:pPr>
        <w:spacing w:line="360" w:lineRule="auto"/>
      </w:pPr>
    </w:p>
    <w:p w14:paraId="04723852" w14:textId="77777777" w:rsidR="000417E1" w:rsidRDefault="000417E1" w:rsidP="002B54B7">
      <w:pPr>
        <w:pStyle w:val="Heading4"/>
        <w:spacing w:line="360" w:lineRule="auto"/>
      </w:pPr>
      <w:r>
        <w:rPr>
          <w:b/>
          <w:bCs/>
        </w:rPr>
        <w:t xml:space="preserve">Research Question 1: </w:t>
      </w:r>
      <w:r>
        <w:t>How much do SHAP explanations improve trust compared to no explanations?</w:t>
      </w:r>
    </w:p>
    <w:p w14:paraId="2CE76227" w14:textId="77777777" w:rsidR="000417E1" w:rsidRDefault="000417E1" w:rsidP="002B54B7">
      <w:pPr>
        <w:spacing w:line="360" w:lineRule="auto"/>
      </w:pP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60C256C2" w14:textId="0026901F" w:rsidR="000417E1" w:rsidRDefault="000417E1" w:rsidP="002B54B7">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2B54B7">
      <w:pPr>
        <w:spacing w:line="360" w:lineRule="auto"/>
      </w:pP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790F94BF" w14:textId="77777777" w:rsidR="000417E1" w:rsidRDefault="000417E1" w:rsidP="002B54B7">
      <w:pPr>
        <w:pStyle w:val="Heading4"/>
        <w:spacing w:line="360" w:lineRule="auto"/>
      </w:pPr>
      <w:r>
        <w:rPr>
          <w:b/>
          <w:bCs/>
        </w:rPr>
        <w:t xml:space="preserve">Research Question 3: </w:t>
      </w:r>
      <w:r>
        <w:t>Can ChatGPT generate a clearer explanation out of SHAP’s numeric values?</w:t>
      </w:r>
    </w:p>
    <w:p w14:paraId="65CA5966" w14:textId="77777777" w:rsidR="000417E1" w:rsidRDefault="000417E1" w:rsidP="002B54B7">
      <w:pPr>
        <w:spacing w:line="360" w:lineRule="auto"/>
      </w:pP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lastRenderedPageBreak/>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5E10B5B7" w14:textId="77777777" w:rsidR="00DA5C5A" w:rsidRDefault="00DA5C5A" w:rsidP="002B54B7">
      <w:pPr>
        <w:pStyle w:val="Heading4"/>
        <w:spacing w:line="360" w:lineRule="auto"/>
      </w:pPr>
      <w:r>
        <w:rPr>
          <w:b/>
          <w:bCs/>
        </w:rPr>
        <w:t xml:space="preserve">Research Objective 1: </w:t>
      </w:r>
      <w:r>
        <w:t>To analyse how explainable AI techniques with GPT-4 can be integrated into AI-driven financial chatbots</w:t>
      </w:r>
    </w:p>
    <w:p w14:paraId="42182597" w14:textId="77777777" w:rsidR="00DA5C5A" w:rsidRDefault="00DA5C5A" w:rsidP="002B54B7">
      <w:pPr>
        <w:spacing w:line="360" w:lineRule="auto"/>
      </w:pP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40188A32" w14:textId="77777777" w:rsidR="00DA5C5A" w:rsidRDefault="00DA5C5A" w:rsidP="002B54B7">
      <w:pPr>
        <w:pStyle w:val="Heading4"/>
        <w:spacing w:line="360" w:lineRule="auto"/>
      </w:pPr>
      <w:r>
        <w:rPr>
          <w:b/>
          <w:bCs/>
        </w:rPr>
        <w:t xml:space="preserve">Research Objective 2: </w:t>
      </w:r>
      <w:r>
        <w:t>To measure user perceptions of fairness, transparency, and reliability</w:t>
      </w:r>
    </w:p>
    <w:p w14:paraId="087A7D9A" w14:textId="77777777" w:rsidR="00DA5C5A" w:rsidRDefault="00DA5C5A" w:rsidP="002B54B7">
      <w:pPr>
        <w:spacing w:line="360" w:lineRule="auto"/>
      </w:pP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29D57A62" w14:textId="77777777" w:rsidR="0054291F" w:rsidRDefault="0054291F" w:rsidP="002B54B7">
      <w:pPr>
        <w:pStyle w:val="Heading3"/>
        <w:spacing w:line="360" w:lineRule="auto"/>
      </w:pPr>
      <w:r>
        <w:t>8.8 Evaluation of the Achievement of Operational Objectives</w:t>
      </w:r>
    </w:p>
    <w:p w14:paraId="7DC4BA65" w14:textId="77777777" w:rsidR="0054291F" w:rsidRDefault="0054291F" w:rsidP="002B54B7">
      <w:pPr>
        <w:spacing w:line="360" w:lineRule="auto"/>
      </w:pPr>
    </w:p>
    <w:p w14:paraId="7F2FA8C0" w14:textId="5B730FFB" w:rsidR="0054291F" w:rsidRDefault="0054291F" w:rsidP="002B54B7">
      <w:pPr>
        <w:pStyle w:val="Heading4"/>
        <w:spacing w:line="360" w:lineRule="auto"/>
      </w:pPr>
      <w:r>
        <w:rPr>
          <w:b/>
          <w:bCs/>
        </w:rPr>
        <w:t>Operational Objective 1:</w:t>
      </w:r>
      <w:r>
        <w:rPr>
          <w:b/>
          <w:bCs/>
        </w:rPr>
        <w:t xml:space="preserve"> </w:t>
      </w:r>
      <w:r>
        <w:t>Design and develop two chatbot versions</w:t>
      </w:r>
    </w:p>
    <w:p w14:paraId="6269DBE3" w14:textId="77777777" w:rsidR="0054291F" w:rsidRDefault="0054291F" w:rsidP="002B54B7">
      <w:pPr>
        <w:spacing w:line="360" w:lineRule="auto"/>
      </w:pP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64BC44C8" w14:textId="3C39B76D" w:rsidR="0054291F" w:rsidRDefault="0054291F" w:rsidP="002B54B7">
      <w:pPr>
        <w:pStyle w:val="Heading4"/>
        <w:spacing w:line="360" w:lineRule="auto"/>
      </w:pPr>
      <w:r>
        <w:rPr>
          <w:b/>
          <w:bCs/>
        </w:rPr>
        <w:t>Operational Objective 2:</w:t>
      </w:r>
      <w:r>
        <w:rPr>
          <w:b/>
          <w:bCs/>
        </w:rPr>
        <w:t xml:space="preserve"> </w:t>
      </w:r>
      <w:r>
        <w:t>Conduct a user survey on trust and satisfaction</w:t>
      </w:r>
    </w:p>
    <w:p w14:paraId="25A7A225" w14:textId="77777777" w:rsidR="0054291F" w:rsidRDefault="0054291F" w:rsidP="002B54B7">
      <w:pPr>
        <w:spacing w:line="360" w:lineRule="auto"/>
      </w:pP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0332AEE8" w14:textId="3DEBCF16" w:rsidR="0054291F" w:rsidRDefault="0054291F" w:rsidP="002B54B7">
      <w:pPr>
        <w:pStyle w:val="Heading4"/>
        <w:spacing w:line="360" w:lineRule="auto"/>
      </w:pPr>
      <w:r>
        <w:rPr>
          <w:b/>
          <w:bCs/>
        </w:rPr>
        <w:t>Operational Objective 3:</w:t>
      </w:r>
      <w:r w:rsidR="00CC7571">
        <w:rPr>
          <w:b/>
          <w:bCs/>
        </w:rPr>
        <w:t xml:space="preserve"> </w:t>
      </w:r>
      <w:r>
        <w:t>Analyse data using statistical techniques</w:t>
      </w:r>
    </w:p>
    <w:p w14:paraId="4A6CA48A" w14:textId="77777777" w:rsidR="0054291F" w:rsidRDefault="0054291F" w:rsidP="002B54B7">
      <w:pPr>
        <w:spacing w:line="360" w:lineRule="auto"/>
      </w:pP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AB617BF" w14:textId="77777777" w:rsidR="00CA72A0" w:rsidRDefault="00CA72A0" w:rsidP="002B54B7">
      <w:pPr>
        <w:pStyle w:val="Heading3"/>
        <w:spacing w:line="360" w:lineRule="auto"/>
      </w:pPr>
      <w:r>
        <w:t>8.9 Evaluation of the Risks</w:t>
      </w:r>
    </w:p>
    <w:p w14:paraId="26B9CA7D" w14:textId="77777777" w:rsidR="00CA72A0" w:rsidRDefault="00CA72A0" w:rsidP="002B54B7">
      <w:pPr>
        <w:spacing w:line="360" w:lineRule="auto"/>
      </w:pP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64BE0CDC" w14:textId="77777777" w:rsidR="00CA72A0" w:rsidRDefault="00CA72A0" w:rsidP="002B54B7">
      <w:pPr>
        <w:pStyle w:val="Heading5"/>
        <w:spacing w:line="360" w:lineRule="auto"/>
      </w:pPr>
      <w:r>
        <w:lastRenderedPageBreak/>
        <w:t>Users misreading SHAP values</w:t>
      </w:r>
    </w:p>
    <w:p w14:paraId="125B9267" w14:textId="77777777" w:rsidR="00CA72A0" w:rsidRDefault="00CA72A0" w:rsidP="002B54B7">
      <w:pPr>
        <w:spacing w:line="360" w:lineRule="auto"/>
      </w:pP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33AB31D5" w14:textId="77777777" w:rsidR="00CA72A0" w:rsidRDefault="00CA72A0" w:rsidP="002B54B7">
      <w:pPr>
        <w:pStyle w:val="Heading5"/>
        <w:spacing w:line="360" w:lineRule="auto"/>
      </w:pPr>
      <w:r>
        <w:t>User bias toward or against explanations</w:t>
      </w:r>
    </w:p>
    <w:p w14:paraId="1E5D56B6" w14:textId="77777777" w:rsidR="00CA72A0" w:rsidRDefault="00CA72A0" w:rsidP="002B54B7">
      <w:pPr>
        <w:spacing w:before="120" w:after="120" w:line="360" w:lineRule="auto"/>
      </w:pP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A4D108F" w14:textId="77777777" w:rsidR="00CA72A0" w:rsidRDefault="00CA72A0" w:rsidP="002B54B7">
      <w:pPr>
        <w:pStyle w:val="Heading5"/>
        <w:spacing w:line="360" w:lineRule="auto"/>
      </w:pPr>
      <w:r>
        <w:lastRenderedPageBreak/>
        <w:t>Transparency and consent</w:t>
      </w:r>
    </w:p>
    <w:p w14:paraId="79813C80" w14:textId="77777777" w:rsidR="00CA72A0" w:rsidRDefault="00CA72A0" w:rsidP="002B54B7">
      <w:pPr>
        <w:spacing w:line="360" w:lineRule="auto"/>
      </w:pP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92F4A2" w14:textId="77777777" w:rsidR="00CA72A0" w:rsidRDefault="00CA72A0" w:rsidP="002B54B7">
      <w:pPr>
        <w:pStyle w:val="Heading5"/>
        <w:spacing w:line="360" w:lineRule="auto"/>
      </w:pPr>
      <w:r>
        <w:t>API delays or model updates</w:t>
      </w:r>
    </w:p>
    <w:p w14:paraId="28BFB123" w14:textId="77777777" w:rsidR="00CA72A0" w:rsidRDefault="00CA72A0" w:rsidP="002B54B7">
      <w:pPr>
        <w:spacing w:line="360" w:lineRule="auto"/>
      </w:pP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361CE58D" w14:textId="77777777" w:rsidR="004A2C85" w:rsidRDefault="004A2C85" w:rsidP="002B54B7">
      <w:pPr>
        <w:pStyle w:val="Heading3"/>
        <w:spacing w:line="360" w:lineRule="auto"/>
      </w:pPr>
      <w:r>
        <w:lastRenderedPageBreak/>
        <w:t>8.10 LEPSI Impact Evaluation</w:t>
      </w:r>
    </w:p>
    <w:p w14:paraId="0D9F1882" w14:textId="77777777" w:rsidR="004A2C85" w:rsidRDefault="004A2C85" w:rsidP="002B54B7">
      <w:pPr>
        <w:spacing w:line="360" w:lineRule="auto"/>
      </w:pP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2917D2FE" w14:textId="77777777" w:rsidR="004A2C85" w:rsidRDefault="004A2C85" w:rsidP="002B54B7">
      <w:pPr>
        <w:pStyle w:val="Heading4"/>
        <w:spacing w:line="360" w:lineRule="auto"/>
      </w:pPr>
      <w:r>
        <w:t>Legal Impact</w:t>
      </w:r>
    </w:p>
    <w:p w14:paraId="143ABED3" w14:textId="77777777" w:rsidR="004A2C85" w:rsidRPr="004A2C85" w:rsidRDefault="004A2C85" w:rsidP="002B54B7">
      <w:pPr>
        <w:spacing w:line="360" w:lineRule="auto"/>
      </w:pP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7152BC3A" w14:textId="77777777" w:rsidR="004A2C85" w:rsidRDefault="004A2C85" w:rsidP="002B54B7">
      <w:pPr>
        <w:pStyle w:val="Heading4"/>
        <w:spacing w:line="360" w:lineRule="auto"/>
      </w:pPr>
      <w:r>
        <w:t>Ethical Impact</w:t>
      </w:r>
    </w:p>
    <w:p w14:paraId="0E0C02BF" w14:textId="77777777" w:rsidR="004A2C85" w:rsidRDefault="004A2C85" w:rsidP="002B54B7">
      <w:pPr>
        <w:spacing w:line="360" w:lineRule="auto"/>
      </w:pP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lastRenderedPageBreak/>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6B2D1DB4" w14:textId="77777777" w:rsidR="004A2C85" w:rsidRDefault="004A2C85" w:rsidP="002B54B7">
      <w:pPr>
        <w:pStyle w:val="Heading4"/>
        <w:spacing w:line="360" w:lineRule="auto"/>
      </w:pPr>
      <w:r>
        <w:t>Professional Impact</w:t>
      </w:r>
    </w:p>
    <w:p w14:paraId="30EF2A82" w14:textId="77777777" w:rsidR="004A2C85" w:rsidRPr="004A2C85" w:rsidRDefault="004A2C85" w:rsidP="002B54B7">
      <w:pPr>
        <w:spacing w:line="360" w:lineRule="auto"/>
      </w:pP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1DA7C151" w14:textId="77777777" w:rsidR="004A2C85" w:rsidRDefault="004A2C85" w:rsidP="002B54B7">
      <w:pPr>
        <w:pStyle w:val="Heading4"/>
        <w:spacing w:line="360" w:lineRule="auto"/>
      </w:pPr>
      <w:r>
        <w:t>Social Impact</w:t>
      </w:r>
    </w:p>
    <w:p w14:paraId="47B00C2E" w14:textId="77777777" w:rsidR="004A2C85" w:rsidRDefault="004A2C85" w:rsidP="002B54B7">
      <w:pPr>
        <w:spacing w:line="360" w:lineRule="auto"/>
      </w:pPr>
    </w:p>
    <w:p w14:paraId="47D00CB0" w14:textId="77777777" w:rsidR="004A2C85" w:rsidRDefault="004A2C85" w:rsidP="002B54B7">
      <w:pPr>
        <w:spacing w:line="360" w:lineRule="auto"/>
      </w:pPr>
      <w:r>
        <w:lastRenderedPageBreak/>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4BAC9351" w14:textId="77777777" w:rsidR="004A2C85" w:rsidRDefault="004A2C85" w:rsidP="002B54B7">
      <w:pPr>
        <w:pStyle w:val="Heading4"/>
        <w:spacing w:line="360" w:lineRule="auto"/>
      </w:pPr>
      <w:r>
        <w:t>Overall LEPSI Evaluation</w:t>
      </w:r>
    </w:p>
    <w:p w14:paraId="369C6637" w14:textId="77777777" w:rsidR="004A2C85" w:rsidRDefault="004A2C85" w:rsidP="002B54B7">
      <w:pPr>
        <w:spacing w:line="360" w:lineRule="auto"/>
      </w:pP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2B54B7">
      <w:pPr>
        <w:spacing w:line="360" w:lineRule="auto"/>
      </w:pPr>
    </w:p>
    <w:p w14:paraId="546F52A0" w14:textId="77777777" w:rsidR="00F74DDE" w:rsidRDefault="00F74DDE" w:rsidP="002B54B7">
      <w:pPr>
        <w:spacing w:line="360" w:lineRule="auto"/>
      </w:pPr>
    </w:p>
    <w:p w14:paraId="1A1354A4" w14:textId="77777777" w:rsidR="00F74DDE" w:rsidRDefault="00F74DDE" w:rsidP="002B54B7">
      <w:pPr>
        <w:spacing w:line="360" w:lineRule="auto"/>
      </w:pPr>
    </w:p>
    <w:p w14:paraId="6E0EFED2" w14:textId="77777777" w:rsidR="00F74DDE" w:rsidRDefault="00F74DDE" w:rsidP="002B54B7">
      <w:pPr>
        <w:spacing w:line="360" w:lineRule="auto"/>
      </w:pPr>
    </w:p>
    <w:p w14:paraId="0D802645" w14:textId="77777777" w:rsidR="00F74DDE" w:rsidRDefault="00F74DDE" w:rsidP="002B54B7">
      <w:pPr>
        <w:spacing w:line="360" w:lineRule="auto"/>
      </w:pPr>
    </w:p>
    <w:p w14:paraId="6F9967CB" w14:textId="77777777" w:rsidR="00F74DDE" w:rsidRDefault="00F74DDE" w:rsidP="002B54B7">
      <w:pPr>
        <w:spacing w:line="360" w:lineRule="auto"/>
      </w:pPr>
    </w:p>
    <w:p w14:paraId="21E94165" w14:textId="77777777" w:rsidR="00F74DDE" w:rsidRDefault="00F74DDE" w:rsidP="002B54B7">
      <w:pPr>
        <w:spacing w:line="360" w:lineRule="auto"/>
      </w:pPr>
    </w:p>
    <w:p w14:paraId="6E6A985F" w14:textId="77777777" w:rsidR="00F74DDE" w:rsidRDefault="00F74DDE" w:rsidP="002B54B7">
      <w:pPr>
        <w:spacing w:line="360" w:lineRule="auto"/>
      </w:pPr>
    </w:p>
    <w:p w14:paraId="482101C8" w14:textId="77777777" w:rsidR="00F74DDE" w:rsidRDefault="00F74DDE" w:rsidP="002B54B7">
      <w:pPr>
        <w:spacing w:line="360" w:lineRule="auto"/>
      </w:pPr>
    </w:p>
    <w:p w14:paraId="15B17398" w14:textId="77777777" w:rsidR="00F74DDE" w:rsidRDefault="00F74DDE" w:rsidP="002B54B7">
      <w:pPr>
        <w:spacing w:line="360" w:lineRule="auto"/>
      </w:pPr>
    </w:p>
    <w:p w14:paraId="129D78A0" w14:textId="77777777" w:rsidR="00F74DDE" w:rsidRDefault="00F74DDE" w:rsidP="002B54B7">
      <w:pPr>
        <w:spacing w:line="360" w:lineRule="auto"/>
      </w:pPr>
    </w:p>
    <w:p w14:paraId="4ED62856" w14:textId="77777777" w:rsidR="00F74DDE" w:rsidRDefault="00F74DDE" w:rsidP="002B54B7">
      <w:pPr>
        <w:spacing w:line="360" w:lineRule="auto"/>
      </w:pPr>
    </w:p>
    <w:p w14:paraId="1D72FBD5" w14:textId="77777777" w:rsidR="00F74DDE" w:rsidRDefault="00F74DDE" w:rsidP="002B54B7">
      <w:pPr>
        <w:spacing w:line="360" w:lineRule="auto"/>
      </w:pPr>
    </w:p>
    <w:p w14:paraId="62A0AE64" w14:textId="77777777" w:rsidR="00F74DDE" w:rsidRDefault="00F74DDE" w:rsidP="002B54B7">
      <w:pPr>
        <w:spacing w:line="360" w:lineRule="auto"/>
      </w:pPr>
    </w:p>
    <w:p w14:paraId="7B69DE92" w14:textId="77777777" w:rsidR="00F74DDE" w:rsidRDefault="00F74DDE" w:rsidP="002B54B7">
      <w:pPr>
        <w:spacing w:line="360" w:lineRule="auto"/>
      </w:pPr>
    </w:p>
    <w:p w14:paraId="541653BD" w14:textId="77777777" w:rsidR="00F74DDE" w:rsidRDefault="00F74DDE" w:rsidP="002B54B7">
      <w:pPr>
        <w:spacing w:line="360" w:lineRule="auto"/>
      </w:pPr>
    </w:p>
    <w:p w14:paraId="05C3EC26" w14:textId="77777777" w:rsidR="00F74DDE" w:rsidRDefault="00F74DDE" w:rsidP="002B54B7">
      <w:pPr>
        <w:spacing w:line="360" w:lineRule="auto"/>
      </w:pPr>
    </w:p>
    <w:p w14:paraId="692E3759" w14:textId="77777777" w:rsidR="00F74DDE" w:rsidRDefault="00F74DDE" w:rsidP="002B54B7">
      <w:pPr>
        <w:spacing w:line="360" w:lineRule="auto"/>
      </w:pPr>
    </w:p>
    <w:p w14:paraId="158F3228" w14:textId="77777777" w:rsidR="00F74DDE" w:rsidRDefault="00F74DDE" w:rsidP="002B54B7">
      <w:pPr>
        <w:spacing w:line="360" w:lineRule="auto"/>
      </w:pPr>
    </w:p>
    <w:p w14:paraId="2C50F6BE" w14:textId="77777777" w:rsidR="00F74DDE" w:rsidRDefault="00F74DDE" w:rsidP="002B54B7">
      <w:pPr>
        <w:spacing w:line="360" w:lineRule="auto"/>
      </w:pPr>
    </w:p>
    <w:p w14:paraId="57E01215" w14:textId="77777777" w:rsidR="00F74DDE" w:rsidRDefault="00F74DDE" w:rsidP="002B54B7">
      <w:pPr>
        <w:spacing w:line="360" w:lineRule="auto"/>
      </w:pPr>
    </w:p>
    <w:p w14:paraId="2C81956D" w14:textId="77777777" w:rsidR="00F74DDE" w:rsidRDefault="00F74DDE" w:rsidP="002B54B7">
      <w:pPr>
        <w:spacing w:line="360" w:lineRule="auto"/>
      </w:pPr>
    </w:p>
    <w:p w14:paraId="11A1882A" w14:textId="7CF16CF4" w:rsidR="00F74DDE" w:rsidRPr="00F74DDE" w:rsidRDefault="00054F3D" w:rsidP="002B54B7">
      <w:pPr>
        <w:spacing w:line="360" w:lineRule="auto"/>
      </w:pPr>
      <w:r w:rsidRPr="00054F3D">
        <w:rPr>
          <w:noProof/>
          <w14:ligatures w14:val="standardContextual"/>
        </w:rPr>
        <w:pict w14:anchorId="5F907419">
          <v:rect id="_x0000_i1026" alt="" style="width:451.3pt;height:.05pt;mso-width-percent:0;mso-height-percent:0;mso-width-percent:0;mso-height-percent:0" o:hralign="center" o:hrstd="t" o:hr="t" fillcolor="#a0a0a0" stroked="f"/>
        </w:pict>
      </w:r>
    </w:p>
    <w:p w14:paraId="7DB50CA3" w14:textId="02621347"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77789911" w14:textId="77777777" w:rsidR="00F54568" w:rsidRDefault="00F54568" w:rsidP="002B54B7">
      <w:pPr>
        <w:pStyle w:val="Heading2"/>
        <w:spacing w:before="120" w:after="120" w:line="360" w:lineRule="auto"/>
      </w:pPr>
      <w:r>
        <w:t>9.1 Project Overview and Reflection</w:t>
      </w:r>
    </w:p>
    <w:p w14:paraId="6895147D" w14:textId="77777777" w:rsidR="00F54568" w:rsidRDefault="00F54568" w:rsidP="002B54B7">
      <w:pPr>
        <w:spacing w:line="360" w:lineRule="auto"/>
      </w:pP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54F6B743" w14:textId="77777777" w:rsidR="00F54568" w:rsidRDefault="00F54568" w:rsidP="002B54B7">
      <w:pPr>
        <w:pStyle w:val="Heading2"/>
        <w:spacing w:before="120" w:after="120" w:line="360" w:lineRule="auto"/>
      </w:pPr>
      <w:r>
        <w:t>9.2 Challenges Faced During the Project</w:t>
      </w:r>
    </w:p>
    <w:p w14:paraId="17E1682C" w14:textId="77777777" w:rsidR="00F54568" w:rsidRDefault="00F54568" w:rsidP="002B54B7">
      <w:pPr>
        <w:spacing w:line="360" w:lineRule="auto"/>
      </w:pP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493BE0BD" w14:textId="77777777" w:rsidR="00F54568" w:rsidRDefault="00F54568" w:rsidP="002B54B7">
      <w:pPr>
        <w:pStyle w:val="Heading2"/>
        <w:spacing w:before="120" w:after="120" w:line="360" w:lineRule="auto"/>
      </w:pPr>
      <w:r>
        <w:t xml:space="preserve">9.3 Evidence of Achievement of Learning Outcomes </w:t>
      </w:r>
    </w:p>
    <w:p w14:paraId="19298D67" w14:textId="77777777" w:rsidR="00F54568" w:rsidRDefault="00F54568" w:rsidP="002B54B7">
      <w:pPr>
        <w:spacing w:line="360" w:lineRule="auto"/>
      </w:pP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1AD9EFBE" w14:textId="77777777" w:rsidR="00F54568" w:rsidRDefault="00F54568" w:rsidP="002B54B7">
      <w:pPr>
        <w:pStyle w:val="Heading3"/>
        <w:spacing w:before="240" w:after="120" w:line="360" w:lineRule="auto"/>
      </w:pPr>
      <w:r>
        <w:t>Data Mining</w:t>
      </w:r>
    </w:p>
    <w:p w14:paraId="35CF07F8" w14:textId="77777777" w:rsidR="00F54568" w:rsidRDefault="00F54568" w:rsidP="002B54B7">
      <w:pPr>
        <w:spacing w:line="360" w:lineRule="auto"/>
      </w:pPr>
    </w:p>
    <w:p w14:paraId="6271748E" w14:textId="77777777" w:rsidR="00F54568" w:rsidRDefault="00F54568" w:rsidP="002B54B7">
      <w:pPr>
        <w:spacing w:line="360" w:lineRule="auto"/>
      </w:pPr>
      <w:r>
        <w:lastRenderedPageBreak/>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2603A004" w14:textId="77777777" w:rsidR="00F54568" w:rsidRDefault="00F54568" w:rsidP="002B54B7">
      <w:pPr>
        <w:pStyle w:val="Heading3"/>
        <w:spacing w:before="240" w:after="120" w:line="360" w:lineRule="auto"/>
      </w:pPr>
      <w:r>
        <w:t>Advance Databases</w:t>
      </w:r>
    </w:p>
    <w:p w14:paraId="741E76E4" w14:textId="77777777" w:rsidR="00F54568" w:rsidRDefault="00F54568" w:rsidP="002B54B7">
      <w:pPr>
        <w:spacing w:line="360" w:lineRule="auto"/>
      </w:pP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06B1D717" w14:textId="77777777" w:rsidR="00F54568" w:rsidRDefault="00F54568" w:rsidP="002B54B7">
      <w:pPr>
        <w:pStyle w:val="Heading3"/>
        <w:spacing w:line="360" w:lineRule="auto"/>
      </w:pPr>
      <w:r>
        <w:t>Text Analytics</w:t>
      </w:r>
    </w:p>
    <w:p w14:paraId="6F954CF8" w14:textId="77777777" w:rsidR="00F54568" w:rsidRDefault="00F54568" w:rsidP="002B54B7">
      <w:pPr>
        <w:spacing w:line="360" w:lineRule="auto"/>
      </w:pP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2097A89C" w14:textId="77777777" w:rsidR="00F54568" w:rsidRDefault="00F54568" w:rsidP="002B54B7">
      <w:pPr>
        <w:pStyle w:val="Heading3"/>
        <w:spacing w:line="360" w:lineRule="auto"/>
      </w:pPr>
      <w:r>
        <w:t>Research Methods</w:t>
      </w:r>
    </w:p>
    <w:p w14:paraId="752C395E" w14:textId="77777777" w:rsidR="00F54568" w:rsidRDefault="00F54568" w:rsidP="002B54B7">
      <w:pPr>
        <w:spacing w:line="360" w:lineRule="auto"/>
      </w:pP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7048FA95" w14:textId="77777777" w:rsidR="00F54568" w:rsidRDefault="00F54568" w:rsidP="002B54B7">
      <w:pPr>
        <w:pStyle w:val="Heading2"/>
        <w:spacing w:before="120" w:after="120" w:line="360" w:lineRule="auto"/>
      </w:pPr>
      <w:r>
        <w:t>9.5 New Skills and Knowledge Gained</w:t>
      </w:r>
    </w:p>
    <w:p w14:paraId="3AC2128D" w14:textId="77777777" w:rsidR="00F54568" w:rsidRDefault="00F54568" w:rsidP="002B54B7">
      <w:pPr>
        <w:spacing w:line="360" w:lineRule="auto"/>
      </w:pP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lastRenderedPageBreak/>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4A53E4EB" w14:textId="77777777" w:rsidR="00F54568" w:rsidRDefault="00F54568" w:rsidP="002B54B7">
      <w:pPr>
        <w:pStyle w:val="Heading3"/>
        <w:spacing w:before="240" w:after="120" w:line="360" w:lineRule="auto"/>
      </w:pPr>
      <w:r>
        <w:t>9.6.1 Technical Contribution</w:t>
      </w:r>
    </w:p>
    <w:p w14:paraId="0F81D960" w14:textId="77777777" w:rsidR="00F54568" w:rsidRDefault="00F54568" w:rsidP="002B54B7">
      <w:pPr>
        <w:spacing w:line="360" w:lineRule="auto"/>
      </w:pP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4386725A" w14:textId="77777777" w:rsidR="00F54568" w:rsidRDefault="00F54568" w:rsidP="002B54B7">
      <w:pPr>
        <w:pStyle w:val="Heading3"/>
        <w:spacing w:before="120" w:after="120" w:line="360" w:lineRule="auto"/>
      </w:pPr>
      <w:r>
        <w:lastRenderedPageBreak/>
        <w:t>9.6.2 Research Contribution</w:t>
      </w:r>
    </w:p>
    <w:p w14:paraId="17DDBB71" w14:textId="77777777" w:rsidR="00F54568" w:rsidRDefault="00F54568" w:rsidP="002B54B7">
      <w:pPr>
        <w:spacing w:line="360" w:lineRule="auto"/>
      </w:pP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52F8ED61" w14:textId="2DA13BB2" w:rsidR="00F54568" w:rsidRDefault="00F54568" w:rsidP="002B54B7">
      <w:pPr>
        <w:pStyle w:val="Heading3"/>
        <w:spacing w:before="120" w:after="120" w:line="360" w:lineRule="auto"/>
      </w:pPr>
      <w:r>
        <w:t>9.6.3 Domain Contribution</w:t>
      </w:r>
    </w:p>
    <w:p w14:paraId="32B78CF0" w14:textId="77777777" w:rsidR="00F54568" w:rsidRDefault="00F54568" w:rsidP="002B54B7">
      <w:pPr>
        <w:spacing w:line="360" w:lineRule="auto"/>
      </w:pP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64B2FEF7" w14:textId="77777777" w:rsidR="00B42E1C" w:rsidRDefault="00B42E1C" w:rsidP="002B54B7">
      <w:pPr>
        <w:pStyle w:val="Heading2"/>
        <w:spacing w:before="120" w:after="120" w:line="360" w:lineRule="auto"/>
      </w:pPr>
      <w:r>
        <w:t>9.7 Limitations of the Project</w:t>
      </w:r>
    </w:p>
    <w:p w14:paraId="41EC2777" w14:textId="77777777" w:rsidR="00B42E1C" w:rsidRDefault="00B42E1C" w:rsidP="002B54B7">
      <w:pPr>
        <w:spacing w:line="360" w:lineRule="auto"/>
      </w:pP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319B261" w14:textId="77777777" w:rsidR="00B42E1C" w:rsidRDefault="00B42E1C" w:rsidP="002B54B7">
      <w:pPr>
        <w:pStyle w:val="Heading3"/>
        <w:spacing w:line="360" w:lineRule="auto"/>
      </w:pPr>
      <w:r>
        <w:rPr>
          <w:b/>
          <w:bCs/>
        </w:rPr>
        <w:t xml:space="preserve">Limitation 2 - </w:t>
      </w:r>
      <w:r>
        <w:t>A</w:t>
      </w:r>
      <w:r>
        <w:rPr>
          <w:b/>
          <w:bCs/>
        </w:rPr>
        <w:t xml:space="preserve"> </w:t>
      </w:r>
      <w:r>
        <w:t>Single dataset was used.</w:t>
      </w:r>
    </w:p>
    <w:p w14:paraId="4BDD0968" w14:textId="77777777" w:rsidR="00B42E1C" w:rsidRDefault="00B42E1C" w:rsidP="002B54B7">
      <w:pPr>
        <w:spacing w:line="360" w:lineRule="auto"/>
      </w:pP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1996C30F" w14:textId="77777777" w:rsidR="00B42E1C" w:rsidRDefault="00B42E1C" w:rsidP="002B54B7">
      <w:pPr>
        <w:pStyle w:val="Heading3"/>
        <w:spacing w:line="360" w:lineRule="auto"/>
      </w:pPr>
      <w:r>
        <w:rPr>
          <w:b/>
          <w:bCs/>
        </w:rPr>
        <w:lastRenderedPageBreak/>
        <w:t xml:space="preserve">Limitation 3 - A </w:t>
      </w:r>
      <w:r>
        <w:t>Survey-based trust measurement</w:t>
      </w:r>
    </w:p>
    <w:p w14:paraId="47C5CEF2" w14:textId="77777777" w:rsidR="00B42E1C" w:rsidRDefault="00B42E1C" w:rsidP="002B54B7">
      <w:pPr>
        <w:spacing w:line="360" w:lineRule="auto"/>
      </w:pP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2A1B52D1" w14:textId="77777777" w:rsidR="00B42E1C" w:rsidRDefault="00B42E1C" w:rsidP="002B54B7">
      <w:pPr>
        <w:pStyle w:val="Heading3"/>
        <w:spacing w:line="360" w:lineRule="auto"/>
      </w:pPr>
      <w:r>
        <w:rPr>
          <w:b/>
          <w:bCs/>
        </w:rPr>
        <w:t xml:space="preserve">Limitations 4: </w:t>
      </w:r>
      <w:r>
        <w:t>The study can not access financial databases such as CRIB.</w:t>
      </w:r>
    </w:p>
    <w:p w14:paraId="7544E1E8" w14:textId="77777777" w:rsidR="00B42E1C" w:rsidRDefault="00B42E1C" w:rsidP="002B54B7">
      <w:pPr>
        <w:spacing w:line="360" w:lineRule="auto"/>
      </w:pP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281C44A6" w14:textId="77777777" w:rsidR="003F6191" w:rsidRDefault="003F6191" w:rsidP="002B54B7">
      <w:pPr>
        <w:pStyle w:val="Heading3"/>
        <w:spacing w:before="240" w:after="120" w:line="360" w:lineRule="auto"/>
      </w:pPr>
      <w:r>
        <w:t>1. Real-Time Banking Integration</w:t>
      </w:r>
    </w:p>
    <w:p w14:paraId="5F8260F4" w14:textId="77777777" w:rsidR="003F6191" w:rsidRDefault="003F6191" w:rsidP="002B54B7">
      <w:pPr>
        <w:spacing w:line="360" w:lineRule="auto"/>
      </w:pP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9CE26A2" w14:textId="77777777" w:rsidR="003F6191" w:rsidRDefault="003F6191" w:rsidP="002B54B7">
      <w:pPr>
        <w:pStyle w:val="Heading3"/>
        <w:spacing w:line="360" w:lineRule="auto"/>
      </w:pPr>
      <w:r>
        <w:t>2.Integrate multiple XAI techniques</w:t>
      </w:r>
    </w:p>
    <w:p w14:paraId="54AD0CF6" w14:textId="77777777" w:rsidR="003F6191" w:rsidRDefault="003F6191" w:rsidP="002B54B7">
      <w:pPr>
        <w:spacing w:line="360" w:lineRule="auto"/>
      </w:pP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459BEF9" w14:textId="77777777" w:rsidR="003F6191" w:rsidRDefault="003F6191" w:rsidP="002B54B7">
      <w:pPr>
        <w:pStyle w:val="Heading3"/>
        <w:spacing w:line="360" w:lineRule="auto"/>
      </w:pPr>
      <w:r>
        <w:t>3. Integrate multi-language support</w:t>
      </w:r>
    </w:p>
    <w:p w14:paraId="5A902C7E" w14:textId="77777777" w:rsidR="003F6191" w:rsidRPr="003F6191" w:rsidRDefault="003F6191" w:rsidP="002B54B7">
      <w:pPr>
        <w:spacing w:line="360" w:lineRule="auto"/>
      </w:pP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59AF9114" w14:textId="77777777" w:rsidR="009D31F7" w:rsidRDefault="009D31F7" w:rsidP="002B54B7">
      <w:pPr>
        <w:pStyle w:val="Heading2"/>
        <w:spacing w:before="120" w:after="120" w:line="360" w:lineRule="auto"/>
      </w:pPr>
      <w:r>
        <w:t>9.9 Final Remarks</w:t>
      </w:r>
    </w:p>
    <w:p w14:paraId="3F5D8DAC" w14:textId="77777777" w:rsidR="009D31F7" w:rsidRDefault="009D31F7" w:rsidP="002B54B7">
      <w:pPr>
        <w:spacing w:line="360" w:lineRule="auto"/>
      </w:pPr>
    </w:p>
    <w:p w14:paraId="0310DE6C" w14:textId="77777777" w:rsidR="009D31F7" w:rsidRDefault="009D31F7" w:rsidP="002B54B7">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4A91CDD9" w14:textId="77777777" w:rsidR="009D31F7" w:rsidRDefault="009D31F7" w:rsidP="002B54B7">
      <w:pPr>
        <w:spacing w:line="360" w:lineRule="auto"/>
      </w:pPr>
      <w:r>
        <w:t xml:space="preserve">Finally, the study achieves the research aim, and it answers the research questions. It contributes both technically and academically. </w:t>
      </w:r>
    </w:p>
    <w:p w14:paraId="1574E3A5" w14:textId="77777777" w:rsidR="00AE3BA2" w:rsidRDefault="00AE3BA2" w:rsidP="002B54B7">
      <w:pPr>
        <w:spacing w:line="360" w:lineRule="auto"/>
      </w:pPr>
    </w:p>
    <w:p w14:paraId="0B03A339" w14:textId="77777777" w:rsidR="00AE3BA2" w:rsidRDefault="00AE3BA2" w:rsidP="002B54B7">
      <w:pPr>
        <w:spacing w:line="360" w:lineRule="auto"/>
      </w:pPr>
    </w:p>
    <w:p w14:paraId="0B343D9F" w14:textId="77777777" w:rsidR="00AE3BA2" w:rsidRDefault="00AE3BA2" w:rsidP="002B54B7">
      <w:pPr>
        <w:spacing w:line="360" w:lineRule="auto"/>
      </w:pPr>
    </w:p>
    <w:p w14:paraId="42C28DB9" w14:textId="77777777" w:rsidR="00AE3BA2" w:rsidRDefault="00AE3BA2" w:rsidP="002B54B7">
      <w:pPr>
        <w:spacing w:line="360" w:lineRule="auto"/>
      </w:pPr>
    </w:p>
    <w:p w14:paraId="3BD7184B" w14:textId="77777777" w:rsidR="00AE3BA2" w:rsidRDefault="00AE3BA2" w:rsidP="002B54B7">
      <w:pPr>
        <w:spacing w:line="360" w:lineRule="auto"/>
      </w:pPr>
    </w:p>
    <w:p w14:paraId="096A1BD7" w14:textId="0F83DB88" w:rsidR="00AE3BA2" w:rsidRPr="00AE3BA2" w:rsidRDefault="00054F3D" w:rsidP="002B54B7">
      <w:pPr>
        <w:spacing w:line="360" w:lineRule="auto"/>
      </w:pPr>
      <w:r w:rsidRPr="00054F3D">
        <w:rPr>
          <w:noProof/>
          <w14:ligatures w14:val="standardContextual"/>
        </w:rPr>
        <w:pict w14:anchorId="0CDBEA5E">
          <v:rect id="_x0000_i1025" alt="" style="width:451.3pt;height:.05pt;mso-width-percent:0;mso-height-percent:0;mso-width-percent:0;mso-height-percent:0" o:hralign="center" o:hrstd="t" o:hr="t" fillcolor="#a0a0a0" stroked="f"/>
        </w:pict>
      </w:r>
    </w:p>
    <w:p w14:paraId="662705B0" w14:textId="6D280876" w:rsidR="00E757C0" w:rsidRDefault="00E757C0" w:rsidP="002B54B7">
      <w:pPr>
        <w:pStyle w:val="Heading2"/>
        <w:spacing w:before="120" w:after="120" w:line="360" w:lineRule="auto"/>
      </w:pPr>
      <w:r>
        <w:t>Appendix</w:t>
      </w:r>
    </w:p>
    <w:p w14:paraId="0212180B" w14:textId="77777777" w:rsidR="00E757C0" w:rsidRDefault="00E757C0" w:rsidP="002B54B7">
      <w:pPr>
        <w:spacing w:line="360" w:lineRule="auto"/>
      </w:pP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2B54B7">
      <w:pPr>
        <w:spacing w:line="360" w:lineRule="auto"/>
      </w:pPr>
      <w:r>
        <w:lastRenderedPageBreak/>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7CC5A041" w14:textId="77777777" w:rsidR="00582594" w:rsidRDefault="00582594" w:rsidP="002B54B7">
      <w:pPr>
        <w:pStyle w:val="Heading3"/>
        <w:spacing w:before="120" w:after="120" w:line="360" w:lineRule="auto"/>
      </w:pPr>
      <w:r>
        <w:t>Phase 1 - Research Foundations</w:t>
      </w:r>
    </w:p>
    <w:p w14:paraId="53C506F3" w14:textId="77777777" w:rsidR="00582594" w:rsidRPr="00582594" w:rsidRDefault="00582594"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42AB1BE0" w14:textId="77777777" w:rsidR="00582594" w:rsidRDefault="00582594" w:rsidP="002B54B7">
      <w:pPr>
        <w:pStyle w:val="Heading3"/>
        <w:spacing w:before="120" w:after="120" w:line="360" w:lineRule="auto"/>
      </w:pPr>
      <w:r>
        <w:t>Phase 2 - Requirement Analysis</w:t>
      </w:r>
    </w:p>
    <w:p w14:paraId="04FA4EDD"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5ABC1B91" w14:textId="77777777" w:rsidR="00582594" w:rsidRDefault="00582594" w:rsidP="002B54B7">
      <w:pPr>
        <w:pStyle w:val="Heading3"/>
        <w:spacing w:before="120" w:after="120" w:line="360" w:lineRule="auto"/>
      </w:pPr>
      <w:r>
        <w:t>Phase 3 - Project Plan</w:t>
      </w:r>
    </w:p>
    <w:p w14:paraId="4D9B6B80"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2075AC0" w14:textId="77777777" w:rsidR="009522DB" w:rsidRDefault="009522DB" w:rsidP="002B54B7">
      <w:pPr>
        <w:pStyle w:val="Heading3"/>
        <w:spacing w:before="120" w:after="120" w:line="360" w:lineRule="auto"/>
      </w:pPr>
      <w:r>
        <w:lastRenderedPageBreak/>
        <w:t>Phase 4 - Architecture Plan</w:t>
      </w:r>
    </w:p>
    <w:p w14:paraId="14E36DAF" w14:textId="77777777" w:rsidR="009522DB" w:rsidRDefault="009522DB"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78057EE1" w14:textId="77777777" w:rsidR="00E469CC" w:rsidRDefault="00E469CC" w:rsidP="002B54B7">
      <w:pPr>
        <w:pStyle w:val="Heading3"/>
        <w:spacing w:before="120" w:after="120" w:line="360" w:lineRule="auto"/>
      </w:pPr>
      <w:r>
        <w:t xml:space="preserve">Phase 5 - Data, Feature Engineering, and Modelling </w:t>
      </w:r>
    </w:p>
    <w:p w14:paraId="37A544DC"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37FA7348" w14:textId="77777777" w:rsidR="00E469CC" w:rsidRDefault="00E469CC" w:rsidP="002B54B7">
      <w:pPr>
        <w:pStyle w:val="Heading3"/>
        <w:spacing w:before="120" w:after="120" w:line="360" w:lineRule="auto"/>
      </w:pPr>
      <w:r>
        <w:t>Phase 6 - Backend Development</w:t>
      </w:r>
    </w:p>
    <w:p w14:paraId="7C0B9896"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73F3E192" w14:textId="77777777" w:rsidR="00AF40ED" w:rsidRDefault="00AF40ED" w:rsidP="002B54B7">
      <w:pPr>
        <w:pStyle w:val="Heading3"/>
        <w:spacing w:before="120" w:after="120" w:line="360" w:lineRule="auto"/>
      </w:pPr>
      <w:r>
        <w:t>Phase 7 - Frontend Development</w:t>
      </w:r>
    </w:p>
    <w:p w14:paraId="0331FE8C" w14:textId="77777777" w:rsidR="00AF40ED" w:rsidRDefault="00AF40E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2372D843" w14:textId="77777777" w:rsidR="007A2B9D" w:rsidRDefault="007A2B9D" w:rsidP="002B54B7">
      <w:pPr>
        <w:pStyle w:val="Heading3"/>
        <w:spacing w:before="120" w:after="120" w:line="360" w:lineRule="auto"/>
      </w:pPr>
      <w:r>
        <w:t>Phase 8 - Deployment and Integration</w:t>
      </w:r>
    </w:p>
    <w:p w14:paraId="5C37E594" w14:textId="77777777" w:rsidR="007A2B9D" w:rsidRDefault="007A2B9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00E31F80" w14:textId="77777777" w:rsidR="005B3A7F" w:rsidRDefault="005B3A7F" w:rsidP="002B54B7">
      <w:pPr>
        <w:pStyle w:val="Heading3"/>
        <w:spacing w:before="120" w:after="120" w:line="360" w:lineRule="auto"/>
      </w:pPr>
      <w:r>
        <w:t>Phase 9 - Testing</w:t>
      </w:r>
    </w:p>
    <w:p w14:paraId="477006D8" w14:textId="77777777" w:rsidR="005B3A7F" w:rsidRDefault="005B3A7F"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7EF21005" w14:textId="77777777" w:rsidR="00A84354" w:rsidRDefault="00A84354" w:rsidP="002B54B7">
      <w:pPr>
        <w:pStyle w:val="Heading3"/>
        <w:spacing w:before="120" w:after="120" w:line="360" w:lineRule="auto"/>
      </w:pPr>
      <w:r>
        <w:t>Phase 10 - Conclusion</w:t>
      </w:r>
    </w:p>
    <w:p w14:paraId="4299D700" w14:textId="77777777" w:rsidR="00A84354" w:rsidRDefault="00A8435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03B3EDE" w14:textId="77777777" w:rsidR="00E66C57" w:rsidRDefault="00E66C57" w:rsidP="002B54B7">
      <w:pPr>
        <w:pStyle w:val="Heading3"/>
        <w:spacing w:before="120" w:after="120" w:line="360" w:lineRule="auto"/>
      </w:pPr>
      <w:r>
        <w:t>Kanban Board Evidence</w:t>
      </w:r>
    </w:p>
    <w:p w14:paraId="1B548590" w14:textId="77777777" w:rsidR="00E66C57" w:rsidRDefault="00E66C57" w:rsidP="002B54B7">
      <w:pPr>
        <w:spacing w:line="360" w:lineRule="auto"/>
        <w:rPr>
          <w:lang w:val="en-US"/>
        </w:rPr>
      </w:pPr>
    </w:p>
    <w:p w14:paraId="166C935C" w14:textId="324FCB79" w:rsidR="00E66C57" w:rsidRDefault="00E66C57" w:rsidP="002B54B7">
      <w:pPr>
        <w:spacing w:line="360" w:lineRule="auto"/>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2B54B7">
      <w:pPr>
        <w:spacing w:line="360" w:lineRule="auto"/>
      </w:pPr>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2B54B7">
      <w:pPr>
        <w:spacing w:line="360" w:lineRule="auto"/>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2B54B7">
      <w:pPr>
        <w:spacing w:line="360" w:lineRule="auto"/>
      </w:pPr>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rsidP="002B54B7">
      <w:pPr>
        <w:spacing w:line="360" w:lineRule="auto"/>
        <w:rPr>
          <w:lang w:val="en-US"/>
        </w:rPr>
      </w:pPr>
    </w:p>
    <w:p w14:paraId="3688FB7D" w14:textId="77777777" w:rsidR="00445940" w:rsidRPr="00434B25" w:rsidRDefault="00445940" w:rsidP="002B54B7">
      <w:pPr>
        <w:spacing w:line="360" w:lineRule="auto"/>
        <w:rPr>
          <w:lang w:val="en-US"/>
        </w:rPr>
      </w:pPr>
    </w:p>
    <w:sectPr w:rsidR="00445940" w:rsidRPr="00434B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9B9BFC" w14:textId="77777777" w:rsidR="00054F3D" w:rsidRDefault="00054F3D" w:rsidP="00DC7426">
      <w:r>
        <w:separator/>
      </w:r>
    </w:p>
  </w:endnote>
  <w:endnote w:type="continuationSeparator" w:id="0">
    <w:p w14:paraId="1B3E4AA4" w14:textId="77777777" w:rsidR="00054F3D" w:rsidRDefault="00054F3D"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3C8840" w14:textId="77777777" w:rsidR="00054F3D" w:rsidRDefault="00054F3D" w:rsidP="00DC7426">
      <w:r>
        <w:separator/>
      </w:r>
    </w:p>
  </w:footnote>
  <w:footnote w:type="continuationSeparator" w:id="0">
    <w:p w14:paraId="4EA43C43" w14:textId="77777777" w:rsidR="00054F3D" w:rsidRDefault="00054F3D"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439E"/>
    <w:rsid w:val="00025E0C"/>
    <w:rsid w:val="000316A1"/>
    <w:rsid w:val="000319FE"/>
    <w:rsid w:val="00033A33"/>
    <w:rsid w:val="00034DBC"/>
    <w:rsid w:val="0003603D"/>
    <w:rsid w:val="000417E1"/>
    <w:rsid w:val="00042A17"/>
    <w:rsid w:val="000517CA"/>
    <w:rsid w:val="00054F3D"/>
    <w:rsid w:val="00055FD2"/>
    <w:rsid w:val="00070072"/>
    <w:rsid w:val="00071701"/>
    <w:rsid w:val="000743AB"/>
    <w:rsid w:val="00074B5D"/>
    <w:rsid w:val="000759CD"/>
    <w:rsid w:val="00081982"/>
    <w:rsid w:val="00083036"/>
    <w:rsid w:val="0008622C"/>
    <w:rsid w:val="00087F3F"/>
    <w:rsid w:val="000A05CD"/>
    <w:rsid w:val="000A2256"/>
    <w:rsid w:val="000A2298"/>
    <w:rsid w:val="000A23C4"/>
    <w:rsid w:val="000A4A19"/>
    <w:rsid w:val="000A5969"/>
    <w:rsid w:val="000B6B1E"/>
    <w:rsid w:val="000B7DEC"/>
    <w:rsid w:val="000C064F"/>
    <w:rsid w:val="000C0B79"/>
    <w:rsid w:val="000D364B"/>
    <w:rsid w:val="000D3868"/>
    <w:rsid w:val="000E16B3"/>
    <w:rsid w:val="000E1C8E"/>
    <w:rsid w:val="000E3728"/>
    <w:rsid w:val="000F51CF"/>
    <w:rsid w:val="00102070"/>
    <w:rsid w:val="00106560"/>
    <w:rsid w:val="00140B95"/>
    <w:rsid w:val="00147995"/>
    <w:rsid w:val="00151EAA"/>
    <w:rsid w:val="00157BBC"/>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61B0B"/>
    <w:rsid w:val="00261C19"/>
    <w:rsid w:val="00263EC3"/>
    <w:rsid w:val="002669B5"/>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307D61"/>
    <w:rsid w:val="00310D66"/>
    <w:rsid w:val="00313D6E"/>
    <w:rsid w:val="003174D8"/>
    <w:rsid w:val="0032166A"/>
    <w:rsid w:val="00324A42"/>
    <w:rsid w:val="003256F9"/>
    <w:rsid w:val="003307FD"/>
    <w:rsid w:val="0034174A"/>
    <w:rsid w:val="00351DAE"/>
    <w:rsid w:val="0035796F"/>
    <w:rsid w:val="00366C21"/>
    <w:rsid w:val="00377A0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6235"/>
    <w:rsid w:val="003F2D00"/>
    <w:rsid w:val="003F44B9"/>
    <w:rsid w:val="003F5041"/>
    <w:rsid w:val="003F5546"/>
    <w:rsid w:val="003F6191"/>
    <w:rsid w:val="003F6FF2"/>
    <w:rsid w:val="00404FBB"/>
    <w:rsid w:val="00407A36"/>
    <w:rsid w:val="004145D1"/>
    <w:rsid w:val="0042035F"/>
    <w:rsid w:val="00422CEE"/>
    <w:rsid w:val="00423E99"/>
    <w:rsid w:val="00431A11"/>
    <w:rsid w:val="00434B25"/>
    <w:rsid w:val="0044397F"/>
    <w:rsid w:val="00444983"/>
    <w:rsid w:val="00445940"/>
    <w:rsid w:val="0045231B"/>
    <w:rsid w:val="0045527A"/>
    <w:rsid w:val="00456341"/>
    <w:rsid w:val="004720DA"/>
    <w:rsid w:val="00472EB2"/>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4F7BBB"/>
    <w:rsid w:val="0050215F"/>
    <w:rsid w:val="00507F9C"/>
    <w:rsid w:val="005120C1"/>
    <w:rsid w:val="00513641"/>
    <w:rsid w:val="00515DF4"/>
    <w:rsid w:val="00520C51"/>
    <w:rsid w:val="005257A5"/>
    <w:rsid w:val="00527DB5"/>
    <w:rsid w:val="00534DA7"/>
    <w:rsid w:val="00541164"/>
    <w:rsid w:val="00541F73"/>
    <w:rsid w:val="0054291F"/>
    <w:rsid w:val="00544492"/>
    <w:rsid w:val="00552131"/>
    <w:rsid w:val="00556507"/>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270"/>
    <w:rsid w:val="005D0CD8"/>
    <w:rsid w:val="005D5F1B"/>
    <w:rsid w:val="005F7083"/>
    <w:rsid w:val="006003CF"/>
    <w:rsid w:val="00603813"/>
    <w:rsid w:val="00607733"/>
    <w:rsid w:val="00612866"/>
    <w:rsid w:val="00614636"/>
    <w:rsid w:val="00622758"/>
    <w:rsid w:val="00622A49"/>
    <w:rsid w:val="00622C46"/>
    <w:rsid w:val="00625123"/>
    <w:rsid w:val="006338BA"/>
    <w:rsid w:val="006667EC"/>
    <w:rsid w:val="00677236"/>
    <w:rsid w:val="00681F2F"/>
    <w:rsid w:val="00695FBB"/>
    <w:rsid w:val="00696838"/>
    <w:rsid w:val="006A2DBE"/>
    <w:rsid w:val="006A3754"/>
    <w:rsid w:val="006A6FE7"/>
    <w:rsid w:val="006B397C"/>
    <w:rsid w:val="006B53BD"/>
    <w:rsid w:val="006C09C9"/>
    <w:rsid w:val="006C0C1F"/>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3267"/>
    <w:rsid w:val="0077538D"/>
    <w:rsid w:val="00780FFA"/>
    <w:rsid w:val="0078415D"/>
    <w:rsid w:val="00785F6D"/>
    <w:rsid w:val="007900C2"/>
    <w:rsid w:val="00797DA5"/>
    <w:rsid w:val="007A2B9D"/>
    <w:rsid w:val="007B164C"/>
    <w:rsid w:val="007B745E"/>
    <w:rsid w:val="007C0F1A"/>
    <w:rsid w:val="007C2F44"/>
    <w:rsid w:val="007C697F"/>
    <w:rsid w:val="007D028A"/>
    <w:rsid w:val="007D2080"/>
    <w:rsid w:val="007D48FD"/>
    <w:rsid w:val="007D5CA5"/>
    <w:rsid w:val="007E143A"/>
    <w:rsid w:val="007F7701"/>
    <w:rsid w:val="00801194"/>
    <w:rsid w:val="00805D80"/>
    <w:rsid w:val="00825836"/>
    <w:rsid w:val="008513AA"/>
    <w:rsid w:val="008523B5"/>
    <w:rsid w:val="00865C58"/>
    <w:rsid w:val="00866B6D"/>
    <w:rsid w:val="008706E6"/>
    <w:rsid w:val="00870C7D"/>
    <w:rsid w:val="0088094C"/>
    <w:rsid w:val="00880B22"/>
    <w:rsid w:val="00883A69"/>
    <w:rsid w:val="00890BBE"/>
    <w:rsid w:val="0089529B"/>
    <w:rsid w:val="00896416"/>
    <w:rsid w:val="008A2D56"/>
    <w:rsid w:val="008A6ED1"/>
    <w:rsid w:val="008B2145"/>
    <w:rsid w:val="008B2183"/>
    <w:rsid w:val="008B3C61"/>
    <w:rsid w:val="008C0B8A"/>
    <w:rsid w:val="008D1B56"/>
    <w:rsid w:val="008D6B46"/>
    <w:rsid w:val="008E227D"/>
    <w:rsid w:val="008F0D4E"/>
    <w:rsid w:val="008F3EEF"/>
    <w:rsid w:val="009150B1"/>
    <w:rsid w:val="009258F8"/>
    <w:rsid w:val="00942C0D"/>
    <w:rsid w:val="00947338"/>
    <w:rsid w:val="009522DB"/>
    <w:rsid w:val="0095575B"/>
    <w:rsid w:val="00955C69"/>
    <w:rsid w:val="0095774A"/>
    <w:rsid w:val="009608DB"/>
    <w:rsid w:val="009613B4"/>
    <w:rsid w:val="00966235"/>
    <w:rsid w:val="00973A76"/>
    <w:rsid w:val="00977785"/>
    <w:rsid w:val="009801F8"/>
    <w:rsid w:val="00982CB0"/>
    <w:rsid w:val="00991E4D"/>
    <w:rsid w:val="009A6A42"/>
    <w:rsid w:val="009B681E"/>
    <w:rsid w:val="009C6E88"/>
    <w:rsid w:val="009D1341"/>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928"/>
    <w:rsid w:val="00A90C94"/>
    <w:rsid w:val="00AA3885"/>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30077"/>
    <w:rsid w:val="00B3319C"/>
    <w:rsid w:val="00B40ED2"/>
    <w:rsid w:val="00B41B6B"/>
    <w:rsid w:val="00B42E1C"/>
    <w:rsid w:val="00B5495D"/>
    <w:rsid w:val="00B70190"/>
    <w:rsid w:val="00B72AE0"/>
    <w:rsid w:val="00B74C68"/>
    <w:rsid w:val="00B8303B"/>
    <w:rsid w:val="00B84DA1"/>
    <w:rsid w:val="00B92E96"/>
    <w:rsid w:val="00B94A5A"/>
    <w:rsid w:val="00BA688E"/>
    <w:rsid w:val="00BA6B6B"/>
    <w:rsid w:val="00BA73AA"/>
    <w:rsid w:val="00BB3F8F"/>
    <w:rsid w:val="00BB40F7"/>
    <w:rsid w:val="00BB4738"/>
    <w:rsid w:val="00BC02BD"/>
    <w:rsid w:val="00BC2B59"/>
    <w:rsid w:val="00BC742E"/>
    <w:rsid w:val="00BE5BBE"/>
    <w:rsid w:val="00BE6948"/>
    <w:rsid w:val="00BF628C"/>
    <w:rsid w:val="00C013C7"/>
    <w:rsid w:val="00C0445F"/>
    <w:rsid w:val="00C05564"/>
    <w:rsid w:val="00C13E90"/>
    <w:rsid w:val="00C23489"/>
    <w:rsid w:val="00C2517C"/>
    <w:rsid w:val="00C277CE"/>
    <w:rsid w:val="00C3621B"/>
    <w:rsid w:val="00C42EA0"/>
    <w:rsid w:val="00C47D9E"/>
    <w:rsid w:val="00C573E1"/>
    <w:rsid w:val="00C60FE5"/>
    <w:rsid w:val="00C75A88"/>
    <w:rsid w:val="00C813C3"/>
    <w:rsid w:val="00C8256C"/>
    <w:rsid w:val="00C853ED"/>
    <w:rsid w:val="00C86FA7"/>
    <w:rsid w:val="00C91B37"/>
    <w:rsid w:val="00CA5FCB"/>
    <w:rsid w:val="00CA72A0"/>
    <w:rsid w:val="00CB0275"/>
    <w:rsid w:val="00CB09C4"/>
    <w:rsid w:val="00CB196E"/>
    <w:rsid w:val="00CB4A05"/>
    <w:rsid w:val="00CB4CE5"/>
    <w:rsid w:val="00CB54C4"/>
    <w:rsid w:val="00CC008E"/>
    <w:rsid w:val="00CC7127"/>
    <w:rsid w:val="00CC7571"/>
    <w:rsid w:val="00CD1963"/>
    <w:rsid w:val="00CD459F"/>
    <w:rsid w:val="00CE44A9"/>
    <w:rsid w:val="00CE640B"/>
    <w:rsid w:val="00D012CA"/>
    <w:rsid w:val="00D06E61"/>
    <w:rsid w:val="00D1426A"/>
    <w:rsid w:val="00D14AB5"/>
    <w:rsid w:val="00D158DB"/>
    <w:rsid w:val="00D175B4"/>
    <w:rsid w:val="00D22769"/>
    <w:rsid w:val="00D2334B"/>
    <w:rsid w:val="00D2656A"/>
    <w:rsid w:val="00D30D1F"/>
    <w:rsid w:val="00D44A81"/>
    <w:rsid w:val="00D45842"/>
    <w:rsid w:val="00D51F06"/>
    <w:rsid w:val="00D53C42"/>
    <w:rsid w:val="00D57540"/>
    <w:rsid w:val="00D6119B"/>
    <w:rsid w:val="00D67725"/>
    <w:rsid w:val="00D71E6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6264"/>
    <w:rsid w:val="00E0649F"/>
    <w:rsid w:val="00E0799B"/>
    <w:rsid w:val="00E11499"/>
    <w:rsid w:val="00E1297C"/>
    <w:rsid w:val="00E12DF8"/>
    <w:rsid w:val="00E31394"/>
    <w:rsid w:val="00E31C40"/>
    <w:rsid w:val="00E328B7"/>
    <w:rsid w:val="00E3718B"/>
    <w:rsid w:val="00E40BCA"/>
    <w:rsid w:val="00E41D06"/>
    <w:rsid w:val="00E42EFA"/>
    <w:rsid w:val="00E469CC"/>
    <w:rsid w:val="00E55C43"/>
    <w:rsid w:val="00E66B6C"/>
    <w:rsid w:val="00E66C57"/>
    <w:rsid w:val="00E708B7"/>
    <w:rsid w:val="00E73010"/>
    <w:rsid w:val="00E74258"/>
    <w:rsid w:val="00E74D89"/>
    <w:rsid w:val="00E757C0"/>
    <w:rsid w:val="00E76F81"/>
    <w:rsid w:val="00EA2C9D"/>
    <w:rsid w:val="00EA374C"/>
    <w:rsid w:val="00EA44AA"/>
    <w:rsid w:val="00EA586A"/>
    <w:rsid w:val="00EB7427"/>
    <w:rsid w:val="00EC1AFB"/>
    <w:rsid w:val="00EC3697"/>
    <w:rsid w:val="00EC5918"/>
    <w:rsid w:val="00EC7C41"/>
    <w:rsid w:val="00ED1F09"/>
    <w:rsid w:val="00ED4CE4"/>
    <w:rsid w:val="00EE3507"/>
    <w:rsid w:val="00EE4714"/>
    <w:rsid w:val="00EE4CCB"/>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74DDE"/>
    <w:rsid w:val="00F757A3"/>
    <w:rsid w:val="00F8366E"/>
    <w:rsid w:val="00F879C3"/>
    <w:rsid w:val="00F94802"/>
    <w:rsid w:val="00FA2EB5"/>
    <w:rsid w:val="00FA344B"/>
    <w:rsid w:val="00FA54B6"/>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footnotes" Target="footnote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jpeg"/><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kaggle.com/datasets/architsharma01/loan-approval-prediction-dataset"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217</Pages>
  <Words>52131</Words>
  <Characters>297150</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266</cp:revision>
  <dcterms:created xsi:type="dcterms:W3CDTF">2025-12-14T18:10:00Z</dcterms:created>
  <dcterms:modified xsi:type="dcterms:W3CDTF">2025-12-1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